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4D55D1D7" w14:textId="77777777" w:rsidR="00C17241" w:rsidRDefault="00C17241" w:rsidP="0099641F"/>
    <w:p w14:paraId="70600577"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77777777" w:rsidR="007D210E" w:rsidRPr="007D210E" w:rsidRDefault="00B003E5" w:rsidP="007D210E">
      <w:pPr>
        <w:pStyle w:val="TOC1"/>
        <w:rPr>
          <w:noProof/>
          <w:lang w:eastAsia="en-GB"/>
        </w:rPr>
      </w:pPr>
      <w:r w:rsidRPr="005003EC">
        <w:rPr>
          <w:noProof/>
          <w:lang w:eastAsia="en-GB"/>
        </w:rPr>
        <w:lastRenderedPageBreak/>
        <w:t xml:space="preserve"> </w:t>
      </w: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56B3E2D2" w14:textId="0DDEB82A" w:rsidR="00AA6858"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874924" w:history="1">
            <w:r w:rsidR="00AA6858" w:rsidRPr="00530A8B">
              <w:rPr>
                <w:rStyle w:val="Hyperlink"/>
                <w:noProof/>
              </w:rPr>
              <w:t>Chapter 1 Summary</w:t>
            </w:r>
            <w:r w:rsidR="00AA6858">
              <w:rPr>
                <w:noProof/>
                <w:webHidden/>
              </w:rPr>
              <w:tab/>
            </w:r>
            <w:r w:rsidR="00AA6858">
              <w:rPr>
                <w:noProof/>
                <w:webHidden/>
              </w:rPr>
              <w:fldChar w:fldCharType="begin"/>
            </w:r>
            <w:r w:rsidR="00AA6858">
              <w:rPr>
                <w:noProof/>
                <w:webHidden/>
              </w:rPr>
              <w:instrText xml:space="preserve"> PAGEREF _Toc39874924 \h </w:instrText>
            </w:r>
            <w:r w:rsidR="00AA6858">
              <w:rPr>
                <w:noProof/>
                <w:webHidden/>
              </w:rPr>
            </w:r>
            <w:r w:rsidR="00AA6858">
              <w:rPr>
                <w:noProof/>
                <w:webHidden/>
              </w:rPr>
              <w:fldChar w:fldCharType="separate"/>
            </w:r>
            <w:r w:rsidR="00FA2090">
              <w:rPr>
                <w:noProof/>
                <w:webHidden/>
              </w:rPr>
              <w:t>2</w:t>
            </w:r>
            <w:r w:rsidR="00AA6858">
              <w:rPr>
                <w:noProof/>
                <w:webHidden/>
              </w:rPr>
              <w:fldChar w:fldCharType="end"/>
            </w:r>
          </w:hyperlink>
        </w:p>
        <w:p w14:paraId="4E116370" w14:textId="1C43741F"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25" w:history="1">
            <w:r w:rsidR="00AA6858" w:rsidRPr="00530A8B">
              <w:rPr>
                <w:rStyle w:val="Hyperlink"/>
                <w:noProof/>
              </w:rPr>
              <w:t>Chapter 2 Controls</w:t>
            </w:r>
            <w:r w:rsidR="00AA6858">
              <w:rPr>
                <w:noProof/>
                <w:webHidden/>
              </w:rPr>
              <w:tab/>
            </w:r>
            <w:r w:rsidR="00AA6858">
              <w:rPr>
                <w:noProof/>
                <w:webHidden/>
              </w:rPr>
              <w:fldChar w:fldCharType="begin"/>
            </w:r>
            <w:r w:rsidR="00AA6858">
              <w:rPr>
                <w:noProof/>
                <w:webHidden/>
              </w:rPr>
              <w:instrText xml:space="preserve"> PAGEREF _Toc39874925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0C208EAA" w14:textId="11BD9B2F"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26" w:history="1">
            <w:r w:rsidR="00AA6858" w:rsidRPr="00530A8B">
              <w:rPr>
                <w:rStyle w:val="Hyperlink"/>
                <w:noProof/>
              </w:rPr>
              <w:t>2.1. Camera</w:t>
            </w:r>
            <w:r w:rsidR="00AA6858">
              <w:rPr>
                <w:noProof/>
                <w:webHidden/>
              </w:rPr>
              <w:tab/>
            </w:r>
            <w:r w:rsidR="00AA6858">
              <w:rPr>
                <w:noProof/>
                <w:webHidden/>
              </w:rPr>
              <w:fldChar w:fldCharType="begin"/>
            </w:r>
            <w:r w:rsidR="00AA6858">
              <w:rPr>
                <w:noProof/>
                <w:webHidden/>
              </w:rPr>
              <w:instrText xml:space="preserve"> PAGEREF _Toc39874926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580DD477" w14:textId="6CE116A0"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27" w:history="1">
            <w:r w:rsidR="00AA6858" w:rsidRPr="00530A8B">
              <w:rPr>
                <w:rStyle w:val="Hyperlink"/>
                <w:noProof/>
              </w:rPr>
              <w:t>2.2. Global Key Mappings</w:t>
            </w:r>
            <w:r w:rsidR="00AA6858">
              <w:rPr>
                <w:noProof/>
                <w:webHidden/>
              </w:rPr>
              <w:tab/>
            </w:r>
            <w:r w:rsidR="00AA6858">
              <w:rPr>
                <w:noProof/>
                <w:webHidden/>
              </w:rPr>
              <w:fldChar w:fldCharType="begin"/>
            </w:r>
            <w:r w:rsidR="00AA6858">
              <w:rPr>
                <w:noProof/>
                <w:webHidden/>
              </w:rPr>
              <w:instrText xml:space="preserve"> PAGEREF _Toc39874927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259CC8BA" w14:textId="080FA6AE"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28" w:history="1">
            <w:r w:rsidR="00AA6858" w:rsidRPr="00530A8B">
              <w:rPr>
                <w:rStyle w:val="Hyperlink"/>
                <w:noProof/>
              </w:rPr>
              <w:t>2.3. Dialogue Specific</w:t>
            </w:r>
            <w:r w:rsidR="00AA6858">
              <w:rPr>
                <w:noProof/>
                <w:webHidden/>
              </w:rPr>
              <w:tab/>
            </w:r>
            <w:r w:rsidR="00AA6858">
              <w:rPr>
                <w:noProof/>
                <w:webHidden/>
              </w:rPr>
              <w:fldChar w:fldCharType="begin"/>
            </w:r>
            <w:r w:rsidR="00AA6858">
              <w:rPr>
                <w:noProof/>
                <w:webHidden/>
              </w:rPr>
              <w:instrText xml:space="preserve"> PAGEREF _Toc39874928 \h </w:instrText>
            </w:r>
            <w:r w:rsidR="00AA6858">
              <w:rPr>
                <w:noProof/>
                <w:webHidden/>
              </w:rPr>
            </w:r>
            <w:r w:rsidR="00AA6858">
              <w:rPr>
                <w:noProof/>
                <w:webHidden/>
              </w:rPr>
              <w:fldChar w:fldCharType="separate"/>
            </w:r>
            <w:r w:rsidR="00FA2090">
              <w:rPr>
                <w:noProof/>
                <w:webHidden/>
              </w:rPr>
              <w:t>3</w:t>
            </w:r>
            <w:r w:rsidR="00AA6858">
              <w:rPr>
                <w:noProof/>
                <w:webHidden/>
              </w:rPr>
              <w:fldChar w:fldCharType="end"/>
            </w:r>
          </w:hyperlink>
        </w:p>
        <w:p w14:paraId="0ACD45D7" w14:textId="73422F15"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29" w:history="1">
            <w:r w:rsidR="00AA6858" w:rsidRPr="00530A8B">
              <w:rPr>
                <w:rStyle w:val="Hyperlink"/>
                <w:noProof/>
              </w:rPr>
              <w:t>Chapter 3 Features</w:t>
            </w:r>
            <w:r w:rsidR="00AA6858">
              <w:rPr>
                <w:noProof/>
                <w:webHidden/>
              </w:rPr>
              <w:tab/>
            </w:r>
            <w:r w:rsidR="00AA6858">
              <w:rPr>
                <w:noProof/>
                <w:webHidden/>
              </w:rPr>
              <w:fldChar w:fldCharType="begin"/>
            </w:r>
            <w:r w:rsidR="00AA6858">
              <w:rPr>
                <w:noProof/>
                <w:webHidden/>
              </w:rPr>
              <w:instrText xml:space="preserve"> PAGEREF _Toc39874929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7FFCFA68" w14:textId="430F6B18"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30" w:history="1">
            <w:r w:rsidR="00AA6858" w:rsidRPr="00530A8B">
              <w:rPr>
                <w:rStyle w:val="Hyperlink"/>
                <w:noProof/>
              </w:rPr>
              <w:t>3.1. Mouse Use</w:t>
            </w:r>
            <w:r w:rsidR="00AA6858">
              <w:rPr>
                <w:noProof/>
                <w:webHidden/>
              </w:rPr>
              <w:tab/>
            </w:r>
            <w:r w:rsidR="00AA6858">
              <w:rPr>
                <w:noProof/>
                <w:webHidden/>
              </w:rPr>
              <w:fldChar w:fldCharType="begin"/>
            </w:r>
            <w:r w:rsidR="00AA6858">
              <w:rPr>
                <w:noProof/>
                <w:webHidden/>
              </w:rPr>
              <w:instrText xml:space="preserve"> PAGEREF _Toc39874930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271F558E" w14:textId="3D80DF60"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1" w:history="1">
            <w:r w:rsidR="00AA6858" w:rsidRPr="00530A8B">
              <w:rPr>
                <w:rStyle w:val="Hyperlink"/>
                <w:noProof/>
              </w:rPr>
              <w:t>3.1.1 Design</w:t>
            </w:r>
            <w:r w:rsidR="00AA6858">
              <w:rPr>
                <w:noProof/>
                <w:webHidden/>
              </w:rPr>
              <w:tab/>
            </w:r>
            <w:r w:rsidR="00AA6858">
              <w:rPr>
                <w:noProof/>
                <w:webHidden/>
              </w:rPr>
              <w:fldChar w:fldCharType="begin"/>
            </w:r>
            <w:r w:rsidR="00AA6858">
              <w:rPr>
                <w:noProof/>
                <w:webHidden/>
              </w:rPr>
              <w:instrText xml:space="preserve"> PAGEREF _Toc39874931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7821E01B" w14:textId="4C461DFE"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2" w:history="1">
            <w:r w:rsidR="00AA6858" w:rsidRPr="00530A8B">
              <w:rPr>
                <w:rStyle w:val="Hyperlink"/>
                <w:noProof/>
              </w:rPr>
              <w:t>3.1.2. Execution</w:t>
            </w:r>
            <w:r w:rsidR="00AA6858">
              <w:rPr>
                <w:noProof/>
                <w:webHidden/>
              </w:rPr>
              <w:tab/>
            </w:r>
            <w:r w:rsidR="00AA6858">
              <w:rPr>
                <w:noProof/>
                <w:webHidden/>
              </w:rPr>
              <w:fldChar w:fldCharType="begin"/>
            </w:r>
            <w:r w:rsidR="00AA6858">
              <w:rPr>
                <w:noProof/>
                <w:webHidden/>
              </w:rPr>
              <w:instrText xml:space="preserve"> PAGEREF _Toc39874932 \h </w:instrText>
            </w:r>
            <w:r w:rsidR="00AA6858">
              <w:rPr>
                <w:noProof/>
                <w:webHidden/>
              </w:rPr>
            </w:r>
            <w:r w:rsidR="00AA6858">
              <w:rPr>
                <w:noProof/>
                <w:webHidden/>
              </w:rPr>
              <w:fldChar w:fldCharType="separate"/>
            </w:r>
            <w:r w:rsidR="00FA2090">
              <w:rPr>
                <w:noProof/>
                <w:webHidden/>
              </w:rPr>
              <w:t>5</w:t>
            </w:r>
            <w:r w:rsidR="00AA6858">
              <w:rPr>
                <w:noProof/>
                <w:webHidden/>
              </w:rPr>
              <w:fldChar w:fldCharType="end"/>
            </w:r>
          </w:hyperlink>
        </w:p>
        <w:p w14:paraId="469F5C80" w14:textId="546E94F5"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3" w:history="1">
            <w:r w:rsidR="00AA6858" w:rsidRPr="00530A8B">
              <w:rPr>
                <w:rStyle w:val="Hyperlink"/>
                <w:noProof/>
              </w:rPr>
              <w:t>3.1.3. Benefit to Editor</w:t>
            </w:r>
            <w:r w:rsidR="00AA6858">
              <w:rPr>
                <w:noProof/>
                <w:webHidden/>
              </w:rPr>
              <w:tab/>
            </w:r>
            <w:r w:rsidR="00AA6858">
              <w:rPr>
                <w:noProof/>
                <w:webHidden/>
              </w:rPr>
              <w:fldChar w:fldCharType="begin"/>
            </w:r>
            <w:r w:rsidR="00AA6858">
              <w:rPr>
                <w:noProof/>
                <w:webHidden/>
              </w:rPr>
              <w:instrText xml:space="preserve"> PAGEREF _Toc39874933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6AAC7B88" w14:textId="323D0D4A"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34" w:history="1">
            <w:r w:rsidR="00AA6858" w:rsidRPr="00530A8B">
              <w:rPr>
                <w:rStyle w:val="Hyperlink"/>
                <w:noProof/>
              </w:rPr>
              <w:t>3.2. Camera</w:t>
            </w:r>
            <w:r w:rsidR="00AA6858">
              <w:rPr>
                <w:noProof/>
                <w:webHidden/>
              </w:rPr>
              <w:tab/>
            </w:r>
            <w:r w:rsidR="00AA6858">
              <w:rPr>
                <w:noProof/>
                <w:webHidden/>
              </w:rPr>
              <w:fldChar w:fldCharType="begin"/>
            </w:r>
            <w:r w:rsidR="00AA6858">
              <w:rPr>
                <w:noProof/>
                <w:webHidden/>
              </w:rPr>
              <w:instrText xml:space="preserve"> PAGEREF _Toc39874934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760BF2DC" w14:textId="33F53E91"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5" w:history="1">
            <w:r w:rsidR="00AA6858" w:rsidRPr="00530A8B">
              <w:rPr>
                <w:rStyle w:val="Hyperlink"/>
                <w:noProof/>
              </w:rPr>
              <w:t>3.2.1. Design</w:t>
            </w:r>
            <w:r w:rsidR="00AA6858">
              <w:rPr>
                <w:noProof/>
                <w:webHidden/>
              </w:rPr>
              <w:tab/>
            </w:r>
            <w:r w:rsidR="00AA6858">
              <w:rPr>
                <w:noProof/>
                <w:webHidden/>
              </w:rPr>
              <w:fldChar w:fldCharType="begin"/>
            </w:r>
            <w:r w:rsidR="00AA6858">
              <w:rPr>
                <w:noProof/>
                <w:webHidden/>
              </w:rPr>
              <w:instrText xml:space="preserve"> PAGEREF _Toc39874935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4370D5B0" w14:textId="33A8DAE3"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6" w:history="1">
            <w:r w:rsidR="00AA6858" w:rsidRPr="00530A8B">
              <w:rPr>
                <w:rStyle w:val="Hyperlink"/>
                <w:noProof/>
              </w:rPr>
              <w:t>3.2.2. Execution</w:t>
            </w:r>
            <w:r w:rsidR="00AA6858">
              <w:rPr>
                <w:noProof/>
                <w:webHidden/>
              </w:rPr>
              <w:tab/>
            </w:r>
            <w:r w:rsidR="00AA6858">
              <w:rPr>
                <w:noProof/>
                <w:webHidden/>
              </w:rPr>
              <w:fldChar w:fldCharType="begin"/>
            </w:r>
            <w:r w:rsidR="00AA6858">
              <w:rPr>
                <w:noProof/>
                <w:webHidden/>
              </w:rPr>
              <w:instrText xml:space="preserve"> PAGEREF _Toc39874936 \h </w:instrText>
            </w:r>
            <w:r w:rsidR="00AA6858">
              <w:rPr>
                <w:noProof/>
                <w:webHidden/>
              </w:rPr>
            </w:r>
            <w:r w:rsidR="00AA6858">
              <w:rPr>
                <w:noProof/>
                <w:webHidden/>
              </w:rPr>
              <w:fldChar w:fldCharType="separate"/>
            </w:r>
            <w:r w:rsidR="00FA2090">
              <w:rPr>
                <w:noProof/>
                <w:webHidden/>
              </w:rPr>
              <w:t>7</w:t>
            </w:r>
            <w:r w:rsidR="00AA6858">
              <w:rPr>
                <w:noProof/>
                <w:webHidden/>
              </w:rPr>
              <w:fldChar w:fldCharType="end"/>
            </w:r>
          </w:hyperlink>
        </w:p>
        <w:p w14:paraId="5AC28CD7" w14:textId="4CA9E840"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7" w:history="1">
            <w:r w:rsidR="00AA6858" w:rsidRPr="00530A8B">
              <w:rPr>
                <w:rStyle w:val="Hyperlink"/>
                <w:noProof/>
              </w:rPr>
              <w:t>3.2.3. Benefit to Editor</w:t>
            </w:r>
            <w:r w:rsidR="00AA6858">
              <w:rPr>
                <w:noProof/>
                <w:webHidden/>
              </w:rPr>
              <w:tab/>
            </w:r>
            <w:r w:rsidR="00AA6858">
              <w:rPr>
                <w:noProof/>
                <w:webHidden/>
              </w:rPr>
              <w:fldChar w:fldCharType="begin"/>
            </w:r>
            <w:r w:rsidR="00AA6858">
              <w:rPr>
                <w:noProof/>
                <w:webHidden/>
              </w:rPr>
              <w:instrText xml:space="preserve"> PAGEREF _Toc39874937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74A1EE04" w14:textId="035E59FE"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38" w:history="1">
            <w:r w:rsidR="00AA6858" w:rsidRPr="00530A8B">
              <w:rPr>
                <w:rStyle w:val="Hyperlink"/>
                <w:noProof/>
              </w:rPr>
              <w:t>3.3. Object Highlighting</w:t>
            </w:r>
            <w:r w:rsidR="00AA6858">
              <w:rPr>
                <w:noProof/>
                <w:webHidden/>
              </w:rPr>
              <w:tab/>
            </w:r>
            <w:r w:rsidR="00AA6858">
              <w:rPr>
                <w:noProof/>
                <w:webHidden/>
              </w:rPr>
              <w:fldChar w:fldCharType="begin"/>
            </w:r>
            <w:r w:rsidR="00AA6858">
              <w:rPr>
                <w:noProof/>
                <w:webHidden/>
              </w:rPr>
              <w:instrText xml:space="preserve"> PAGEREF _Toc39874938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03350E76" w14:textId="3A8601B7"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39" w:history="1">
            <w:r w:rsidR="00AA6858" w:rsidRPr="00530A8B">
              <w:rPr>
                <w:rStyle w:val="Hyperlink"/>
                <w:noProof/>
              </w:rPr>
              <w:t>3.3.1. Design</w:t>
            </w:r>
            <w:r w:rsidR="00AA6858">
              <w:rPr>
                <w:noProof/>
                <w:webHidden/>
              </w:rPr>
              <w:tab/>
            </w:r>
            <w:r w:rsidR="00AA6858">
              <w:rPr>
                <w:noProof/>
                <w:webHidden/>
              </w:rPr>
              <w:fldChar w:fldCharType="begin"/>
            </w:r>
            <w:r w:rsidR="00AA6858">
              <w:rPr>
                <w:noProof/>
                <w:webHidden/>
              </w:rPr>
              <w:instrText xml:space="preserve"> PAGEREF _Toc39874939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257873D9" w14:textId="11C7ECD9"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0" w:history="1">
            <w:r w:rsidR="00AA6858" w:rsidRPr="00530A8B">
              <w:rPr>
                <w:rStyle w:val="Hyperlink"/>
                <w:noProof/>
              </w:rPr>
              <w:t>3.3.2. Execution</w:t>
            </w:r>
            <w:r w:rsidR="00AA6858">
              <w:rPr>
                <w:noProof/>
                <w:webHidden/>
              </w:rPr>
              <w:tab/>
            </w:r>
            <w:r w:rsidR="00AA6858">
              <w:rPr>
                <w:noProof/>
                <w:webHidden/>
              </w:rPr>
              <w:fldChar w:fldCharType="begin"/>
            </w:r>
            <w:r w:rsidR="00AA6858">
              <w:rPr>
                <w:noProof/>
                <w:webHidden/>
              </w:rPr>
              <w:instrText xml:space="preserve"> PAGEREF _Toc39874940 \h </w:instrText>
            </w:r>
            <w:r w:rsidR="00AA6858">
              <w:rPr>
                <w:noProof/>
                <w:webHidden/>
              </w:rPr>
            </w:r>
            <w:r w:rsidR="00AA6858">
              <w:rPr>
                <w:noProof/>
                <w:webHidden/>
              </w:rPr>
              <w:fldChar w:fldCharType="separate"/>
            </w:r>
            <w:r w:rsidR="00FA2090">
              <w:rPr>
                <w:noProof/>
                <w:webHidden/>
              </w:rPr>
              <w:t>9</w:t>
            </w:r>
            <w:r w:rsidR="00AA6858">
              <w:rPr>
                <w:noProof/>
                <w:webHidden/>
              </w:rPr>
              <w:fldChar w:fldCharType="end"/>
            </w:r>
          </w:hyperlink>
        </w:p>
        <w:p w14:paraId="19012168" w14:textId="537A92D6"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1" w:history="1">
            <w:r w:rsidR="00AA6858" w:rsidRPr="00530A8B">
              <w:rPr>
                <w:rStyle w:val="Hyperlink"/>
                <w:noProof/>
              </w:rPr>
              <w:t>3.3.3. Benefit to Editor</w:t>
            </w:r>
            <w:r w:rsidR="00AA6858">
              <w:rPr>
                <w:noProof/>
                <w:webHidden/>
              </w:rPr>
              <w:tab/>
            </w:r>
            <w:r w:rsidR="00AA6858">
              <w:rPr>
                <w:noProof/>
                <w:webHidden/>
              </w:rPr>
              <w:fldChar w:fldCharType="begin"/>
            </w:r>
            <w:r w:rsidR="00AA6858">
              <w:rPr>
                <w:noProof/>
                <w:webHidden/>
              </w:rPr>
              <w:instrText xml:space="preserve"> PAGEREF _Toc39874941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5B6B4788" w14:textId="1E6E0F02"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42" w:history="1">
            <w:r w:rsidR="00AA6858" w:rsidRPr="00530A8B">
              <w:rPr>
                <w:rStyle w:val="Hyperlink"/>
                <w:noProof/>
              </w:rPr>
              <w:t>3.4. Actions</w:t>
            </w:r>
            <w:r w:rsidR="00AA6858">
              <w:rPr>
                <w:noProof/>
                <w:webHidden/>
              </w:rPr>
              <w:tab/>
            </w:r>
            <w:r w:rsidR="00AA6858">
              <w:rPr>
                <w:noProof/>
                <w:webHidden/>
              </w:rPr>
              <w:fldChar w:fldCharType="begin"/>
            </w:r>
            <w:r w:rsidR="00AA6858">
              <w:rPr>
                <w:noProof/>
                <w:webHidden/>
              </w:rPr>
              <w:instrText xml:space="preserve"> PAGEREF _Toc39874942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3DA40173" w14:textId="349214D2"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3" w:history="1">
            <w:r w:rsidR="00AA6858" w:rsidRPr="00530A8B">
              <w:rPr>
                <w:rStyle w:val="Hyperlink"/>
                <w:noProof/>
              </w:rPr>
              <w:t>3.4.1. Design</w:t>
            </w:r>
            <w:r w:rsidR="00AA6858">
              <w:rPr>
                <w:noProof/>
                <w:webHidden/>
              </w:rPr>
              <w:tab/>
            </w:r>
            <w:r w:rsidR="00AA6858">
              <w:rPr>
                <w:noProof/>
                <w:webHidden/>
              </w:rPr>
              <w:fldChar w:fldCharType="begin"/>
            </w:r>
            <w:r w:rsidR="00AA6858">
              <w:rPr>
                <w:noProof/>
                <w:webHidden/>
              </w:rPr>
              <w:instrText xml:space="preserve"> PAGEREF _Toc39874943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57D878D6" w14:textId="1851D2BC"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4" w:history="1">
            <w:r w:rsidR="00AA6858" w:rsidRPr="00530A8B">
              <w:rPr>
                <w:rStyle w:val="Hyperlink"/>
                <w:noProof/>
              </w:rPr>
              <w:t>3.4.2. Execution</w:t>
            </w:r>
            <w:r w:rsidR="00AA6858">
              <w:rPr>
                <w:noProof/>
                <w:webHidden/>
              </w:rPr>
              <w:tab/>
            </w:r>
            <w:r w:rsidR="00AA6858">
              <w:rPr>
                <w:noProof/>
                <w:webHidden/>
              </w:rPr>
              <w:fldChar w:fldCharType="begin"/>
            </w:r>
            <w:r w:rsidR="00AA6858">
              <w:rPr>
                <w:noProof/>
                <w:webHidden/>
              </w:rPr>
              <w:instrText xml:space="preserve"> PAGEREF _Toc39874944 \h </w:instrText>
            </w:r>
            <w:r w:rsidR="00AA6858">
              <w:rPr>
                <w:noProof/>
                <w:webHidden/>
              </w:rPr>
            </w:r>
            <w:r w:rsidR="00AA6858">
              <w:rPr>
                <w:noProof/>
                <w:webHidden/>
              </w:rPr>
              <w:fldChar w:fldCharType="separate"/>
            </w:r>
            <w:r w:rsidR="00FA2090">
              <w:rPr>
                <w:noProof/>
                <w:webHidden/>
              </w:rPr>
              <w:t>10</w:t>
            </w:r>
            <w:r w:rsidR="00AA6858">
              <w:rPr>
                <w:noProof/>
                <w:webHidden/>
              </w:rPr>
              <w:fldChar w:fldCharType="end"/>
            </w:r>
          </w:hyperlink>
        </w:p>
        <w:p w14:paraId="26A07E57" w14:textId="395C977B"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5" w:history="1">
            <w:r w:rsidR="00AA6858" w:rsidRPr="00530A8B">
              <w:rPr>
                <w:rStyle w:val="Hyperlink"/>
                <w:noProof/>
              </w:rPr>
              <w:t>3.4.3. Benefit to Editor</w:t>
            </w:r>
            <w:r w:rsidR="00AA6858">
              <w:rPr>
                <w:noProof/>
                <w:webHidden/>
              </w:rPr>
              <w:tab/>
            </w:r>
            <w:r w:rsidR="00AA6858">
              <w:rPr>
                <w:noProof/>
                <w:webHidden/>
              </w:rPr>
              <w:fldChar w:fldCharType="begin"/>
            </w:r>
            <w:r w:rsidR="00AA6858">
              <w:rPr>
                <w:noProof/>
                <w:webHidden/>
              </w:rPr>
              <w:instrText xml:space="preserve"> PAGEREF _Toc39874945 \h </w:instrText>
            </w:r>
            <w:r w:rsidR="00AA6858">
              <w:rPr>
                <w:noProof/>
                <w:webHidden/>
              </w:rPr>
            </w:r>
            <w:r w:rsidR="00AA6858">
              <w:rPr>
                <w:noProof/>
                <w:webHidden/>
              </w:rPr>
              <w:fldChar w:fldCharType="separate"/>
            </w:r>
            <w:r w:rsidR="00FA2090">
              <w:rPr>
                <w:noProof/>
                <w:webHidden/>
              </w:rPr>
              <w:t>14</w:t>
            </w:r>
            <w:r w:rsidR="00AA6858">
              <w:rPr>
                <w:noProof/>
                <w:webHidden/>
              </w:rPr>
              <w:fldChar w:fldCharType="end"/>
            </w:r>
          </w:hyperlink>
        </w:p>
        <w:p w14:paraId="761B85DA" w14:textId="26EBADE8"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46" w:history="1">
            <w:r w:rsidR="00AA6858" w:rsidRPr="00530A8B">
              <w:rPr>
                <w:rStyle w:val="Hyperlink"/>
                <w:noProof/>
              </w:rPr>
              <w:t>3.5. Inspectors</w:t>
            </w:r>
            <w:r w:rsidR="00AA6858">
              <w:rPr>
                <w:noProof/>
                <w:webHidden/>
              </w:rPr>
              <w:tab/>
            </w:r>
            <w:r w:rsidR="00AA6858">
              <w:rPr>
                <w:noProof/>
                <w:webHidden/>
              </w:rPr>
              <w:fldChar w:fldCharType="begin"/>
            </w:r>
            <w:r w:rsidR="00AA6858">
              <w:rPr>
                <w:noProof/>
                <w:webHidden/>
              </w:rPr>
              <w:instrText xml:space="preserve"> PAGEREF _Toc39874946 \h </w:instrText>
            </w:r>
            <w:r w:rsidR="00AA6858">
              <w:rPr>
                <w:noProof/>
                <w:webHidden/>
              </w:rPr>
            </w:r>
            <w:r w:rsidR="00AA6858">
              <w:rPr>
                <w:noProof/>
                <w:webHidden/>
              </w:rPr>
              <w:fldChar w:fldCharType="separate"/>
            </w:r>
            <w:r w:rsidR="00FA2090">
              <w:rPr>
                <w:noProof/>
                <w:webHidden/>
              </w:rPr>
              <w:t>14</w:t>
            </w:r>
            <w:r w:rsidR="00AA6858">
              <w:rPr>
                <w:noProof/>
                <w:webHidden/>
              </w:rPr>
              <w:fldChar w:fldCharType="end"/>
            </w:r>
          </w:hyperlink>
        </w:p>
        <w:p w14:paraId="18EAE985" w14:textId="5841CC09"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7" w:history="1">
            <w:r w:rsidR="00AA6858" w:rsidRPr="00530A8B">
              <w:rPr>
                <w:rStyle w:val="Hyperlink"/>
                <w:noProof/>
              </w:rPr>
              <w:t>3.5.1. Object</w:t>
            </w:r>
            <w:r w:rsidR="00AA6858">
              <w:rPr>
                <w:noProof/>
                <w:webHidden/>
              </w:rPr>
              <w:tab/>
            </w:r>
            <w:r w:rsidR="00AA6858">
              <w:rPr>
                <w:noProof/>
                <w:webHidden/>
              </w:rPr>
              <w:fldChar w:fldCharType="begin"/>
            </w:r>
            <w:r w:rsidR="00AA6858">
              <w:rPr>
                <w:noProof/>
                <w:webHidden/>
              </w:rPr>
              <w:instrText xml:space="preserve"> PAGEREF _Toc39874947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070D4765" w14:textId="7C1F0040"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8" w:history="1">
            <w:r w:rsidR="00AA6858" w:rsidRPr="00530A8B">
              <w:rPr>
                <w:rStyle w:val="Hyperlink"/>
                <w:noProof/>
              </w:rPr>
              <w:t>3.5.2. Light</w:t>
            </w:r>
            <w:r w:rsidR="00AA6858">
              <w:rPr>
                <w:noProof/>
                <w:webHidden/>
              </w:rPr>
              <w:tab/>
            </w:r>
            <w:r w:rsidR="00AA6858">
              <w:rPr>
                <w:noProof/>
                <w:webHidden/>
              </w:rPr>
              <w:fldChar w:fldCharType="begin"/>
            </w:r>
            <w:r w:rsidR="00AA6858">
              <w:rPr>
                <w:noProof/>
                <w:webHidden/>
              </w:rPr>
              <w:instrText xml:space="preserve"> PAGEREF _Toc39874948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2378AA63" w14:textId="6592C135"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49" w:history="1">
            <w:r w:rsidR="00AA6858" w:rsidRPr="00530A8B">
              <w:rPr>
                <w:rStyle w:val="Hyperlink"/>
                <w:noProof/>
              </w:rPr>
              <w:t>3.5.3. Spawn</w:t>
            </w:r>
            <w:r w:rsidR="00AA6858">
              <w:rPr>
                <w:noProof/>
                <w:webHidden/>
              </w:rPr>
              <w:tab/>
            </w:r>
            <w:r w:rsidR="00AA6858">
              <w:rPr>
                <w:noProof/>
                <w:webHidden/>
              </w:rPr>
              <w:fldChar w:fldCharType="begin"/>
            </w:r>
            <w:r w:rsidR="00AA6858">
              <w:rPr>
                <w:noProof/>
                <w:webHidden/>
              </w:rPr>
              <w:instrText xml:space="preserve"> PAGEREF _Toc39874949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672D5062" w14:textId="1A6409C4"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0" w:history="1">
            <w:r w:rsidR="00AA6858" w:rsidRPr="00530A8B">
              <w:rPr>
                <w:rStyle w:val="Hyperlink"/>
                <w:noProof/>
              </w:rPr>
              <w:t>3.5.4. Terrain</w:t>
            </w:r>
            <w:r w:rsidR="00AA6858">
              <w:rPr>
                <w:noProof/>
                <w:webHidden/>
              </w:rPr>
              <w:tab/>
            </w:r>
            <w:r w:rsidR="00AA6858">
              <w:rPr>
                <w:noProof/>
                <w:webHidden/>
              </w:rPr>
              <w:fldChar w:fldCharType="begin"/>
            </w:r>
            <w:r w:rsidR="00AA6858">
              <w:rPr>
                <w:noProof/>
                <w:webHidden/>
              </w:rPr>
              <w:instrText xml:space="preserve"> PAGEREF _Toc39874950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5071B730" w14:textId="0E01E626"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1" w:history="1">
            <w:r w:rsidR="00AA6858" w:rsidRPr="00530A8B">
              <w:rPr>
                <w:rStyle w:val="Hyperlink"/>
                <w:noProof/>
              </w:rPr>
              <w:t>3.5.5. Paint</w:t>
            </w:r>
            <w:r w:rsidR="00AA6858">
              <w:rPr>
                <w:noProof/>
                <w:webHidden/>
              </w:rPr>
              <w:tab/>
            </w:r>
            <w:r w:rsidR="00AA6858">
              <w:rPr>
                <w:noProof/>
                <w:webHidden/>
              </w:rPr>
              <w:fldChar w:fldCharType="begin"/>
            </w:r>
            <w:r w:rsidR="00AA6858">
              <w:rPr>
                <w:noProof/>
                <w:webHidden/>
              </w:rPr>
              <w:instrText xml:space="preserve"> PAGEREF _Toc39874951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358D8262" w14:textId="151543A4"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2" w:history="1">
            <w:r w:rsidR="00AA6858" w:rsidRPr="00530A8B">
              <w:rPr>
                <w:rStyle w:val="Hyperlink"/>
                <w:noProof/>
              </w:rPr>
              <w:t>3.5.6. Sculpt</w:t>
            </w:r>
            <w:r w:rsidR="00AA6858">
              <w:rPr>
                <w:noProof/>
                <w:webHidden/>
              </w:rPr>
              <w:tab/>
            </w:r>
            <w:r w:rsidR="00AA6858">
              <w:rPr>
                <w:noProof/>
                <w:webHidden/>
              </w:rPr>
              <w:fldChar w:fldCharType="begin"/>
            </w:r>
            <w:r w:rsidR="00AA6858">
              <w:rPr>
                <w:noProof/>
                <w:webHidden/>
              </w:rPr>
              <w:instrText xml:space="preserve"> PAGEREF _Toc39874952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10CFAA31" w14:textId="3EEA3E23" w:rsidR="00AA6858" w:rsidRDefault="009A675C">
          <w:pPr>
            <w:pStyle w:val="TOC2"/>
            <w:tabs>
              <w:tab w:val="right" w:leader="dot" w:pos="7831"/>
            </w:tabs>
            <w:rPr>
              <w:rFonts w:asciiTheme="minorHAnsi" w:eastAsiaTheme="minorEastAsia" w:hAnsiTheme="minorHAnsi" w:cstheme="minorBidi"/>
              <w:noProof/>
              <w:sz w:val="22"/>
              <w:szCs w:val="22"/>
              <w:lang w:eastAsia="en-GB"/>
            </w:rPr>
          </w:pPr>
          <w:hyperlink w:anchor="_Toc39874953" w:history="1">
            <w:r w:rsidR="00AA6858" w:rsidRPr="00530A8B">
              <w:rPr>
                <w:rStyle w:val="Hyperlink"/>
                <w:noProof/>
              </w:rPr>
              <w:t>3.6. Other Notable Features</w:t>
            </w:r>
            <w:r w:rsidR="00AA6858">
              <w:rPr>
                <w:noProof/>
                <w:webHidden/>
              </w:rPr>
              <w:tab/>
            </w:r>
            <w:r w:rsidR="00AA6858">
              <w:rPr>
                <w:noProof/>
                <w:webHidden/>
              </w:rPr>
              <w:fldChar w:fldCharType="begin"/>
            </w:r>
            <w:r w:rsidR="00AA6858">
              <w:rPr>
                <w:noProof/>
                <w:webHidden/>
              </w:rPr>
              <w:instrText xml:space="preserve"> PAGEREF _Toc39874953 \h </w:instrText>
            </w:r>
            <w:r w:rsidR="00AA6858">
              <w:rPr>
                <w:noProof/>
                <w:webHidden/>
              </w:rPr>
            </w:r>
            <w:r w:rsidR="00AA6858">
              <w:rPr>
                <w:noProof/>
                <w:webHidden/>
              </w:rPr>
              <w:fldChar w:fldCharType="separate"/>
            </w:r>
            <w:r w:rsidR="00FA2090">
              <w:rPr>
                <w:noProof/>
                <w:webHidden/>
              </w:rPr>
              <w:t>21</w:t>
            </w:r>
            <w:r w:rsidR="00AA6858">
              <w:rPr>
                <w:noProof/>
                <w:webHidden/>
              </w:rPr>
              <w:fldChar w:fldCharType="end"/>
            </w:r>
          </w:hyperlink>
        </w:p>
        <w:p w14:paraId="09C0E34F" w14:textId="1D32D2E7"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4" w:history="1">
            <w:r w:rsidR="00AA6858" w:rsidRPr="00530A8B">
              <w:rPr>
                <w:rStyle w:val="Hyperlink"/>
                <w:noProof/>
              </w:rPr>
              <w:t>3.6.1. SQL Manager</w:t>
            </w:r>
            <w:r w:rsidR="00AA6858">
              <w:rPr>
                <w:noProof/>
                <w:webHidden/>
              </w:rPr>
              <w:tab/>
            </w:r>
            <w:r w:rsidR="00AA6858">
              <w:rPr>
                <w:noProof/>
                <w:webHidden/>
              </w:rPr>
              <w:fldChar w:fldCharType="begin"/>
            </w:r>
            <w:r w:rsidR="00AA6858">
              <w:rPr>
                <w:noProof/>
                <w:webHidden/>
              </w:rPr>
              <w:instrText xml:space="preserve"> PAGEREF _Toc39874954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47DD0871" w14:textId="65B02FD1" w:rsidR="00AA6858" w:rsidRDefault="009A675C">
          <w:pPr>
            <w:pStyle w:val="TOC3"/>
            <w:tabs>
              <w:tab w:val="right" w:leader="dot" w:pos="7831"/>
            </w:tabs>
            <w:rPr>
              <w:rFonts w:asciiTheme="minorHAnsi" w:eastAsiaTheme="minorEastAsia" w:hAnsiTheme="minorHAnsi" w:cstheme="minorBidi"/>
              <w:noProof/>
              <w:sz w:val="22"/>
              <w:szCs w:val="22"/>
              <w:lang w:eastAsia="en-GB"/>
            </w:rPr>
          </w:pPr>
          <w:hyperlink w:anchor="_Toc39874955" w:history="1">
            <w:r w:rsidR="00AA6858" w:rsidRPr="00530A8B">
              <w:rPr>
                <w:rStyle w:val="Hyperlink"/>
                <w:noProof/>
              </w:rPr>
              <w:t>3.6.2. Tool Main enums!?!?!</w:t>
            </w:r>
            <w:r w:rsidR="00AA6858">
              <w:rPr>
                <w:noProof/>
                <w:webHidden/>
              </w:rPr>
              <w:tab/>
            </w:r>
            <w:r w:rsidR="00AA6858">
              <w:rPr>
                <w:noProof/>
                <w:webHidden/>
              </w:rPr>
              <w:fldChar w:fldCharType="begin"/>
            </w:r>
            <w:r w:rsidR="00AA6858">
              <w:rPr>
                <w:noProof/>
                <w:webHidden/>
              </w:rPr>
              <w:instrText xml:space="preserve"> PAGEREF _Toc39874955 \h </w:instrText>
            </w:r>
            <w:r w:rsidR="00AA6858">
              <w:rPr>
                <w:noProof/>
                <w:webHidden/>
              </w:rPr>
              <w:fldChar w:fldCharType="separate"/>
            </w:r>
            <w:r w:rsidR="00FA2090">
              <w:rPr>
                <w:b/>
                <w:bCs/>
                <w:noProof/>
                <w:webHidden/>
                <w:lang w:val="en-US"/>
              </w:rPr>
              <w:t>Error! Bookmark not defined.</w:t>
            </w:r>
            <w:r w:rsidR="00AA6858">
              <w:rPr>
                <w:noProof/>
                <w:webHidden/>
              </w:rPr>
              <w:fldChar w:fldCharType="end"/>
            </w:r>
          </w:hyperlink>
        </w:p>
        <w:p w14:paraId="0599C07B" w14:textId="04912C04"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56" w:history="1">
            <w:r w:rsidR="00AA6858" w:rsidRPr="00530A8B">
              <w:rPr>
                <w:rStyle w:val="Hyperlink"/>
                <w:noProof/>
              </w:rPr>
              <w:t>Chapter 4 Conclusion</w:t>
            </w:r>
            <w:r w:rsidR="00AA6858">
              <w:rPr>
                <w:noProof/>
                <w:webHidden/>
              </w:rPr>
              <w:tab/>
            </w:r>
            <w:r w:rsidR="00AA6858">
              <w:rPr>
                <w:noProof/>
                <w:webHidden/>
              </w:rPr>
              <w:fldChar w:fldCharType="begin"/>
            </w:r>
            <w:r w:rsidR="00AA6858">
              <w:rPr>
                <w:noProof/>
                <w:webHidden/>
              </w:rPr>
              <w:instrText xml:space="preserve"> PAGEREF _Toc39874956 \h </w:instrText>
            </w:r>
            <w:r w:rsidR="00AA6858">
              <w:rPr>
                <w:noProof/>
                <w:webHidden/>
              </w:rPr>
            </w:r>
            <w:r w:rsidR="00AA6858">
              <w:rPr>
                <w:noProof/>
                <w:webHidden/>
              </w:rPr>
              <w:fldChar w:fldCharType="separate"/>
            </w:r>
            <w:r w:rsidR="00FA2090">
              <w:rPr>
                <w:noProof/>
                <w:webHidden/>
              </w:rPr>
              <w:t>23</w:t>
            </w:r>
            <w:r w:rsidR="00AA6858">
              <w:rPr>
                <w:noProof/>
                <w:webHidden/>
              </w:rPr>
              <w:fldChar w:fldCharType="end"/>
            </w:r>
          </w:hyperlink>
        </w:p>
        <w:p w14:paraId="7679D199" w14:textId="7F90E675" w:rsidR="00AA6858" w:rsidRDefault="009A675C">
          <w:pPr>
            <w:pStyle w:val="TOC1"/>
            <w:tabs>
              <w:tab w:val="right" w:leader="dot" w:pos="7831"/>
            </w:tabs>
            <w:rPr>
              <w:rFonts w:asciiTheme="minorHAnsi" w:eastAsiaTheme="minorEastAsia" w:hAnsiTheme="minorHAnsi" w:cstheme="minorBidi"/>
              <w:noProof/>
              <w:sz w:val="22"/>
              <w:szCs w:val="22"/>
              <w:lang w:eastAsia="en-GB"/>
            </w:rPr>
          </w:pPr>
          <w:hyperlink w:anchor="_Toc39874957" w:history="1">
            <w:r w:rsidR="00AA6858" w:rsidRPr="00530A8B">
              <w:rPr>
                <w:rStyle w:val="Hyperlink"/>
                <w:noProof/>
              </w:rPr>
              <w:t>Chapter 5 References</w:t>
            </w:r>
            <w:r w:rsidR="00AA6858">
              <w:rPr>
                <w:noProof/>
                <w:webHidden/>
              </w:rPr>
              <w:tab/>
            </w:r>
            <w:r w:rsidR="00AA6858">
              <w:rPr>
                <w:noProof/>
                <w:webHidden/>
              </w:rPr>
              <w:fldChar w:fldCharType="begin"/>
            </w:r>
            <w:r w:rsidR="00AA6858">
              <w:rPr>
                <w:noProof/>
                <w:webHidden/>
              </w:rPr>
              <w:instrText xml:space="preserve"> PAGEREF _Toc39874957 \h </w:instrText>
            </w:r>
            <w:r w:rsidR="00AA6858">
              <w:rPr>
                <w:noProof/>
                <w:webHidden/>
              </w:rPr>
            </w:r>
            <w:r w:rsidR="00AA6858">
              <w:rPr>
                <w:noProof/>
                <w:webHidden/>
              </w:rPr>
              <w:fldChar w:fldCharType="separate"/>
            </w:r>
            <w:r w:rsidR="00FA2090">
              <w:rPr>
                <w:noProof/>
                <w:webHidden/>
              </w:rPr>
              <w:t>24</w:t>
            </w:r>
            <w:r w:rsidR="00AA6858">
              <w:rPr>
                <w:noProof/>
                <w:webHidden/>
              </w:rPr>
              <w:fldChar w:fldCharType="end"/>
            </w:r>
          </w:hyperlink>
        </w:p>
        <w:p w14:paraId="7B55F217" w14:textId="1911B0AF"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39874924"/>
      <w:r>
        <w:lastRenderedPageBreak/>
        <w:t>Summary</w:t>
      </w:r>
      <w:bookmarkEnd w:id="0"/>
    </w:p>
    <w:p w14:paraId="562A672E" w14:textId="5C413781"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fldSimple w:instr=" STYLEREF 1 \s ">
        <w:r w:rsidR="00FA2090">
          <w:rPr>
            <w:noProof/>
          </w:rPr>
          <w:t>1</w:t>
        </w:r>
      </w:fldSimple>
      <w:r w:rsidR="00C712D1">
        <w:noBreakHyphen/>
      </w:r>
      <w:fldSimple w:instr=" SEQ Table \* ARABIC \s 1 ">
        <w:r w:rsidR="00FA2090">
          <w:rPr>
            <w:noProof/>
          </w:rPr>
          <w:t>1</w:t>
        </w:r>
      </w:fldSimple>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39874925"/>
      <w:r>
        <w:lastRenderedPageBreak/>
        <w:t>Controls</w:t>
      </w:r>
      <w:bookmarkEnd w:id="1"/>
    </w:p>
    <w:p w14:paraId="77D4DCA2" w14:textId="32C53C89" w:rsidR="003D73DF" w:rsidRDefault="001B4667" w:rsidP="003D73DF">
      <w:pPr>
        <w:pStyle w:val="Heading2"/>
      </w:pPr>
      <w:bookmarkStart w:id="2" w:name="_Toc39874926"/>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39874927"/>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39874928"/>
      <w:r>
        <w:t>2.</w:t>
      </w:r>
      <w:r w:rsidR="005B0BBC">
        <w:t>3</w:t>
      </w:r>
      <w:r>
        <w:t xml:space="preserve">. </w:t>
      </w:r>
      <w:r w:rsidR="00002A85">
        <w:t>Dialogue Specific</w:t>
      </w:r>
      <w:bookmarkEnd w:id="4"/>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fldSimple w:instr=" STYLEREF 1 \s ">
        <w:r w:rsidR="00FA2090">
          <w:rPr>
            <w:noProof/>
          </w:rPr>
          <w:t>2</w:t>
        </w:r>
      </w:fldSimple>
      <w:r w:rsidR="00C712D1">
        <w:noBreakHyphen/>
      </w:r>
      <w:fldSimple w:instr=" SEQ Table \* ARABIC \s 1 ">
        <w:r w:rsidR="00FA2090">
          <w:rPr>
            <w:noProof/>
          </w:rPr>
          <w:t>1</w:t>
        </w:r>
      </w:fldSimple>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39874929"/>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39874930"/>
      <w:r>
        <w:t xml:space="preserve">3.1. Mouse </w:t>
      </w:r>
      <w:r w:rsidR="00302AD1">
        <w:t>Us</w:t>
      </w:r>
      <w:r w:rsidR="00AC2E58">
        <w:t>e</w:t>
      </w:r>
      <w:bookmarkEnd w:id="6"/>
    </w:p>
    <w:p w14:paraId="79A74E65" w14:textId="43A079E1" w:rsidR="00DF2FF3" w:rsidRDefault="008D1EB6" w:rsidP="008D1EB6">
      <w:pPr>
        <w:pStyle w:val="Heading3"/>
      </w:pPr>
      <w:bookmarkStart w:id="7" w:name="_Toc39874931"/>
      <w:r>
        <w:t>3.1.1</w:t>
      </w:r>
      <w:r w:rsidR="00AA6858">
        <w:t>.</w:t>
      </w:r>
      <w:r>
        <w:t xml:space="preserve"> </w:t>
      </w:r>
      <w:r w:rsidR="00302AD1">
        <w:t>Design</w:t>
      </w:r>
      <w:bookmarkEnd w:id="7"/>
    </w:p>
    <w:p w14:paraId="47A7DF64" w14:textId="07F881E8"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C7624" w14:textId="6C921B66" w:rsidR="008D1EB6" w:rsidRPr="008D1EB6" w:rsidRDefault="008D1EB6" w:rsidP="008D1EB6">
      <w:pPr>
        <w:pStyle w:val="Heading3"/>
      </w:pPr>
      <w:bookmarkStart w:id="8" w:name="_Toc39874932"/>
      <w:r>
        <w:t>3.1.2. Execution</w:t>
      </w:r>
      <w:bookmarkEnd w:id="8"/>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2BE46CC"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72E88F34" w14:textId="3926F866" w:rsidR="003913A9" w:rsidRPr="008D1EB6" w:rsidRDefault="003913A9" w:rsidP="003913A9">
      <w:pPr>
        <w:pStyle w:val="Heading3"/>
      </w:pPr>
      <w:bookmarkStart w:id="9" w:name="_Toc39874933"/>
      <w:r>
        <w:lastRenderedPageBreak/>
        <w:t xml:space="preserve">3.1.3. Benefit to </w:t>
      </w:r>
      <w:r w:rsidR="004571E4">
        <w:t>Editor</w:t>
      </w:r>
      <w:bookmarkEnd w:id="9"/>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4CF15029" w:rsidR="00B16F17" w:rsidRDefault="00B16F17" w:rsidP="00B16F17">
      <w:pPr>
        <w:pStyle w:val="Heading2"/>
      </w:pPr>
      <w:bookmarkStart w:id="10" w:name="_Toc39874934"/>
      <w:r>
        <w:t>3.</w:t>
      </w:r>
      <w:r w:rsidR="009856F3">
        <w:t>2</w:t>
      </w:r>
      <w:r>
        <w:t>. Camera</w:t>
      </w:r>
      <w:bookmarkEnd w:id="10"/>
    </w:p>
    <w:p w14:paraId="609D1494" w14:textId="5111D74D" w:rsidR="002778DD" w:rsidRDefault="002778DD" w:rsidP="002778DD">
      <w:pPr>
        <w:pStyle w:val="Heading3"/>
      </w:pPr>
      <w:bookmarkStart w:id="11" w:name="_Toc39874935"/>
      <w:r>
        <w:t>3.2.1. Design</w:t>
      </w:r>
      <w:bookmarkEnd w:id="11"/>
    </w:p>
    <w:p w14:paraId="347D7FA3" w14:textId="360DAC5D"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3B6AD4AD" w14:textId="4E0322DF" w:rsidR="002778DD" w:rsidRDefault="002778DD" w:rsidP="00C017F4">
      <w:pPr>
        <w:pStyle w:val="Heading3"/>
        <w:numPr>
          <w:ilvl w:val="0"/>
          <w:numId w:val="0"/>
        </w:numPr>
      </w:pPr>
      <w:bookmarkStart w:id="12" w:name="_Toc39874936"/>
      <w:r>
        <w:t>3.2.2. Execution</w:t>
      </w:r>
      <w:bookmarkEnd w:id="12"/>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2106D4C9"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position vector are updated to ensure a smooth translation. If the check for the mouse right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1</w:t>
        </w:r>
      </w:fldSimple>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2</w:t>
        </w:r>
      </w:fldSimple>
      <w:r>
        <w:t xml:space="preserve"> Camera focus vs not focussed</w:t>
      </w:r>
    </w:p>
    <w:p w14:paraId="1FB94132" w14:textId="77777777" w:rsidR="006E3BCC" w:rsidRPr="006E3BCC" w:rsidRDefault="006E3BCC" w:rsidP="006E3BCC"/>
    <w:p w14:paraId="332EDCF7" w14:textId="0C1356B6" w:rsidR="002778DD" w:rsidRDefault="002778DD" w:rsidP="002778DD">
      <w:pPr>
        <w:pStyle w:val="Heading3"/>
      </w:pPr>
      <w:bookmarkStart w:id="13" w:name="_Toc39874937"/>
      <w:r>
        <w:lastRenderedPageBreak/>
        <w:t>3.2.3. Benefit to Editor</w:t>
      </w:r>
      <w:bookmarkEnd w:id="13"/>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14" w:name="_Toc39874938"/>
      <w:r>
        <w:t>3.</w:t>
      </w:r>
      <w:r w:rsidR="009856F3">
        <w:t>3</w:t>
      </w:r>
      <w:r>
        <w:t>. Object Highlighting</w:t>
      </w:r>
      <w:bookmarkEnd w:id="14"/>
    </w:p>
    <w:p w14:paraId="198FF7FA" w14:textId="63422CB2" w:rsidR="001117E9" w:rsidRDefault="001117E9" w:rsidP="001117E9">
      <w:pPr>
        <w:pStyle w:val="Heading3"/>
      </w:pPr>
      <w:bookmarkStart w:id="15" w:name="_Toc39874939"/>
      <w:r>
        <w:t>3.3.1. Design</w:t>
      </w:r>
      <w:bookmarkEnd w:id="15"/>
    </w:p>
    <w:p w14:paraId="7CB98B1E" w14:textId="7A0FA3A0"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715CA93D" w14:textId="2018D87C" w:rsidR="00E519EC" w:rsidRDefault="00E519EC" w:rsidP="00E519EC">
      <w:pPr>
        <w:pStyle w:val="Heading3"/>
      </w:pPr>
      <w:bookmarkStart w:id="16" w:name="_Toc39874940"/>
      <w:r>
        <w:t>3.3.2. Execution</w:t>
      </w:r>
      <w:bookmarkEnd w:id="16"/>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43775DFE"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object. These vectors are then used in the primitive batch draw line </w:t>
      </w:r>
      <w:r>
        <w:lastRenderedPageBreak/>
        <w:t>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913616">
      <w:pPr>
        <w:pStyle w:val="Heading3"/>
      </w:pPr>
      <w:bookmarkStart w:id="17" w:name="_Toc39874941"/>
      <w:r>
        <w:t>3.3.3. Benefit to Editor</w:t>
      </w:r>
      <w:bookmarkEnd w:id="17"/>
    </w:p>
    <w:p w14:paraId="7FCC389A" w14:textId="69D8FA0B" w:rsidR="00FF5960" w:rsidRDefault="00FF5960" w:rsidP="00913616">
      <w:r>
        <w:t xml:space="preserve">This feature is common in other world editors </w:t>
      </w:r>
      <w:r>
        <w:fldChar w:fldCharType="begin"/>
      </w:r>
      <w:r>
        <w:instrText xml:space="preserve"> ADDIN ZOTERO_ITEM CSL_CITATION {"citationID":"KCw4zGMh","properties":{"formattedCitation":"(Krogs\\uc0\\u230{}ter, 2009)","plainCitation":"(Krogsæter, 2009)","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50E41741" w14:textId="35B4D48D" w:rsidR="000258F1" w:rsidRDefault="000258F1" w:rsidP="000258F1">
      <w:pPr>
        <w:pStyle w:val="Heading2"/>
      </w:pPr>
      <w:r>
        <w:t xml:space="preserve">3.4. </w:t>
      </w:r>
      <w:r w:rsidR="000C4734">
        <w:t>Editor Modes and Constraints</w:t>
      </w:r>
    </w:p>
    <w:p w14:paraId="754AEEF3" w14:textId="641623F1" w:rsidR="005152C9" w:rsidRPr="005152C9" w:rsidRDefault="005152C9" w:rsidP="005152C9">
      <w:pPr>
        <w:rPr>
          <w:i/>
          <w:iCs/>
        </w:rPr>
      </w:pPr>
      <w:r>
        <w:rPr>
          <w:i/>
          <w:iCs/>
        </w:rPr>
        <w:t>Terrain editor modes are applied through the designated dialogues as they require less input to operate. Whereas the object editor modes are handled via the tool system class, as they require more input information to determine which functionality to apply.</w:t>
      </w:r>
    </w:p>
    <w:p w14:paraId="699EDBFB" w14:textId="64F61BF7" w:rsidR="000258F1" w:rsidRPr="000258F1" w:rsidRDefault="000258F1" w:rsidP="000258F1">
      <w:pPr>
        <w:pStyle w:val="Heading3"/>
      </w:pPr>
      <w:r>
        <w:t>3.4.1. Design</w:t>
      </w:r>
    </w:p>
    <w:p w14:paraId="43FD694A" w14:textId="0FD4775A" w:rsidR="007822C3" w:rsidRDefault="000258F1" w:rsidP="000258F1">
      <w:pPr>
        <w:pStyle w:val="Heading3"/>
      </w:pPr>
      <w:r>
        <w:t>3.4.2. Execution</w:t>
      </w:r>
    </w:p>
    <w:p w14:paraId="64F36E3E" w14:textId="5314E14A" w:rsidR="000258F1" w:rsidRPr="000258F1" w:rsidRDefault="000258F1" w:rsidP="000258F1">
      <w:pPr>
        <w:pStyle w:val="Heading3"/>
      </w:pPr>
      <w:r>
        <w:t>3.4.3. Benefit to Editor</w:t>
      </w:r>
    </w:p>
    <w:p w14:paraId="0F1601B9" w14:textId="021F3C02" w:rsidR="00B16F17" w:rsidRDefault="00B16F17" w:rsidP="00B16F17">
      <w:pPr>
        <w:pStyle w:val="Heading2"/>
      </w:pPr>
      <w:bookmarkStart w:id="18" w:name="_Toc39874942"/>
      <w:r>
        <w:t>3.</w:t>
      </w:r>
      <w:r w:rsidR="000C4734">
        <w:t>5</w:t>
      </w:r>
      <w:r>
        <w:t>. Actions</w:t>
      </w:r>
      <w:bookmarkEnd w:id="18"/>
    </w:p>
    <w:p w14:paraId="5A25941C" w14:textId="5B99CD50" w:rsidR="00803EFF" w:rsidRDefault="00ED35C5" w:rsidP="00ED35C5">
      <w:pPr>
        <w:pStyle w:val="Heading3"/>
      </w:pPr>
      <w:bookmarkStart w:id="19" w:name="_Toc39874943"/>
      <w:r>
        <w:t>3.</w:t>
      </w:r>
      <w:r w:rsidR="000C4734">
        <w:t>5</w:t>
      </w:r>
      <w:r>
        <w:t>.1. Design</w:t>
      </w:r>
      <w:bookmarkEnd w:id="19"/>
    </w:p>
    <w:p w14:paraId="53E35214" w14:textId="7357E5CC"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0B849479" w14:textId="0F78648D" w:rsidR="006E23C2" w:rsidRDefault="006E23C2" w:rsidP="006E23C2">
      <w:pPr>
        <w:pStyle w:val="Heading3"/>
      </w:pPr>
      <w:bookmarkStart w:id="20" w:name="_Toc39874944"/>
      <w:r>
        <w:t>3.</w:t>
      </w:r>
      <w:r w:rsidR="000C4734">
        <w:t>5</w:t>
      </w:r>
      <w:r>
        <w:t>.2. Execution</w:t>
      </w:r>
      <w:bookmarkEnd w:id="20"/>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lastRenderedPageBreak/>
        <w:t>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lastRenderedPageBreak/>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menu. The primary tool class is constantly updating the Scene Manager to check if its 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r>
        <w:rPr>
          <w:b/>
          <w:bCs/>
        </w:rPr>
        <w:t>Save As</w:t>
      </w:r>
      <w:r w:rsidR="00DD0424">
        <w:rPr>
          <w:b/>
          <w:bCs/>
        </w:rPr>
        <w:t xml:space="preserve"> – Load</w:t>
      </w:r>
    </w:p>
    <w:p w14:paraId="0738042F" w14:textId="2679026A"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another </w:t>
      </w:r>
      <w:r w:rsidR="00E4359E">
        <w:t xml:space="preserve">database </w:t>
      </w:r>
      <w:r w:rsidR="00930229">
        <w:t>table would be required to store object data. To respect the constraints of the project, these features have been recorded as future work.</w:t>
      </w:r>
    </w:p>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lastRenderedPageBreak/>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265FBD33" w:rsidR="00B70AC2" w:rsidRDefault="00B70AC2" w:rsidP="00B70AC2">
      <w:pPr>
        <w:pStyle w:val="ListParagraph"/>
        <w:numPr>
          <w:ilvl w:val="0"/>
          <w:numId w:val="39"/>
        </w:numPr>
        <w:rPr>
          <w:b/>
          <w:bCs/>
        </w:rPr>
      </w:pPr>
      <w:r>
        <w:rPr>
          <w:b/>
          <w:bCs/>
        </w:rPr>
        <w:t>Cut, Copy &amp;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have been grouped together for explanation. They all operate via the Object 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174FF409"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4F8743F2" w14:textId="20132364" w:rsidR="003458B7" w:rsidRDefault="003458B7" w:rsidP="003458B7">
      <w:pPr>
        <w:pStyle w:val="Heading3"/>
      </w:pPr>
      <w:bookmarkStart w:id="21" w:name="_Toc39874945"/>
      <w:r>
        <w:lastRenderedPageBreak/>
        <w:t>3.</w:t>
      </w:r>
      <w:r w:rsidR="000C4734">
        <w:t>5</w:t>
      </w:r>
      <w:r>
        <w:t>.3. Benefit to Editor</w:t>
      </w:r>
      <w:bookmarkEnd w:id="21"/>
    </w:p>
    <w:p w14:paraId="5DDCE918" w14:textId="3376FA93"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instrText xml:space="preserve"> ADDIN ZOTERO_ITEM CSL_CITATION {"citationID":"EbzMwEgG","properties":{"formattedCitation":"(Sweeney, 2014)","plainCitation":"(Sweeney, 2014)","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E876DB1" w:rsidR="00B16F17" w:rsidRDefault="00B16F17" w:rsidP="003458B7">
      <w:pPr>
        <w:pStyle w:val="Heading2"/>
        <w:numPr>
          <w:ilvl w:val="0"/>
          <w:numId w:val="0"/>
        </w:numPr>
      </w:pPr>
      <w:bookmarkStart w:id="22" w:name="_Toc39874946"/>
      <w:r>
        <w:t>3.</w:t>
      </w:r>
      <w:r w:rsidR="000C4734">
        <w:t>6</w:t>
      </w:r>
      <w:r>
        <w:t>. Inspectors</w:t>
      </w:r>
      <w:bookmarkEnd w:id="22"/>
    </w:p>
    <w:p w14:paraId="58066E9C" w14:textId="7D4FE80E" w:rsidR="00B46B1F" w:rsidRPr="00B46B1F" w:rsidRDefault="00B46B1F" w:rsidP="00B46B1F">
      <w:pPr>
        <w:pStyle w:val="Heading3"/>
      </w:pPr>
      <w:bookmarkStart w:id="23" w:name="_Hlk39940178"/>
      <w:r>
        <w:t>3.</w:t>
      </w:r>
      <w:r w:rsidR="000C4734">
        <w:t>6</w:t>
      </w:r>
      <w:r>
        <w:t>.1. Design</w:t>
      </w:r>
    </w:p>
    <w:p w14:paraId="614ED6BB" w14:textId="5D32CFD6" w:rsidR="00AC0611" w:rsidRDefault="00AC0611" w:rsidP="00AC0611">
      <w:r>
        <w:t xml:space="preserve">To achieve a user-friendly environment throughout the world editor, each main feature category operates a unique dialogue. Throughout development, these dialogues have undergone constant iterations to 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instrText xml:space="preserve"> ADDIN ZOTERO_ITEM CSL_CITATION {"citationID":"SJHKVFc3","properties":{"formattedCitation":"(Sweeney, 2014)","plainCitation":"(Sweeney, 2014)","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7777777" w:rsidR="00B46B1F" w:rsidRDefault="0026528E" w:rsidP="00AC0611">
      <w:r>
        <w:tab/>
        <w:t xml:space="preserve">A core principle for UX design is clean, clear representations of data and efficient functionalities </w:t>
      </w:r>
      <w:r>
        <w:fldChar w:fldCharType="begin"/>
      </w:r>
      <w:r>
        <w:instrText xml:space="preserve"> ADDIN ZOTERO_ITEM CSL_CITATION {"citationID":"gvMYbvf1","properties":{"formattedCitation":"(Gothelf, 2013)","plainCitation":"(Gothelf, 2013)","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bookmarkEnd w:id="23"/>
    <w:p w14:paraId="5EF967C7" w14:textId="269FCD98" w:rsidR="00B46B1F" w:rsidRDefault="00B46B1F" w:rsidP="00AC0611">
      <w:pPr>
        <w:pStyle w:val="Heading3"/>
      </w:pPr>
      <w:r>
        <w:t>3.</w:t>
      </w:r>
      <w:r w:rsidR="000C4734">
        <w:t>6</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w:t>
      </w:r>
      <w:r w:rsidR="00A42B53">
        <w:rPr>
          <w:color w:val="000000" w:themeColor="text1"/>
        </w:rPr>
        <w:lastRenderedPageBreak/>
        <w:t xml:space="preserve">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lastRenderedPageBreak/>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fldSimple w:instr=" STYLEREF 1 \s ">
        <w:r w:rsidR="00FA2090">
          <w:rPr>
            <w:noProof/>
          </w:rPr>
          <w:t>3</w:t>
        </w:r>
      </w:fldSimple>
      <w:r w:rsidR="00C712D1">
        <w:noBreakHyphen/>
      </w:r>
      <w:fldSimple w:instr=" SEQ Table \* ARABIC \s 1 ">
        <w:r w:rsidR="00FA2090">
          <w:rPr>
            <w:noProof/>
          </w:rPr>
          <w:t>1</w:t>
        </w:r>
      </w:fldSimple>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39BFAD49"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573F00">
        <w:t xml:space="preserve"> The user has the option to apply </w:t>
      </w:r>
      <w:r w:rsidR="00573F00">
        <w:lastRenderedPageBreak/>
        <w:t>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67ACF21B" w:rsidR="00573F00" w:rsidRDefault="00A84792" w:rsidP="00573F00">
      <w:pPr>
        <w:pStyle w:val="ListParagraph"/>
        <w:ind w:firstLine="720"/>
      </w:pPr>
      <w:r>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However, if the current paint is already blended, the selected paint simply overwrites to apply an opaque paint.</w:t>
      </w:r>
      <w:r w:rsidR="002C3E97">
        <w:t xml:space="preserve">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63"/>
        <w:gridCol w:w="3968"/>
      </w:tblGrid>
      <w:tr w:rsidR="00C712D1"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C712D1" w14:paraId="31390F68" w14:textId="77777777" w:rsidTr="0002637D">
        <w:tc>
          <w:tcPr>
            <w:tcW w:w="3915" w:type="dxa"/>
          </w:tcPr>
          <w:p w14:paraId="3A9979D4" w14:textId="53F7BEB3" w:rsidR="0002637D" w:rsidRDefault="0002637D" w:rsidP="0002637D">
            <w:r>
              <w:lastRenderedPageBreak/>
              <w:t>Grass</w:t>
            </w:r>
          </w:p>
        </w:tc>
        <w:tc>
          <w:tcPr>
            <w:tcW w:w="3916" w:type="dxa"/>
            <w:vAlign w:val="center"/>
          </w:tcPr>
          <w:p w14:paraId="2CE390DC" w14:textId="5861531D" w:rsidR="0002637D" w:rsidRDefault="0002637D" w:rsidP="0002637D">
            <w:r>
              <w:rPr>
                <w:noProof/>
              </w:rPr>
              <w:drawing>
                <wp:inline distT="0" distB="0" distL="0" distR="0" wp14:anchorId="28BE6345" wp14:editId="7B859FAB">
                  <wp:extent cx="2382520" cy="3987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2520" cy="398780"/>
                          </a:xfrm>
                          <a:prstGeom prst="rect">
                            <a:avLst/>
                          </a:prstGeom>
                        </pic:spPr>
                      </pic:pic>
                    </a:graphicData>
                  </a:graphic>
                </wp:inline>
              </w:drawing>
            </w:r>
          </w:p>
        </w:tc>
      </w:tr>
      <w:tr w:rsidR="00C712D1" w14:paraId="3E5B7ABB" w14:textId="77777777" w:rsidTr="0002637D">
        <w:tc>
          <w:tcPr>
            <w:tcW w:w="3915" w:type="dxa"/>
          </w:tcPr>
          <w:p w14:paraId="7510C732" w14:textId="66FAE533" w:rsidR="0002637D" w:rsidRDefault="0002637D" w:rsidP="0002637D">
            <w:r>
              <w:t>Dirt</w:t>
            </w:r>
          </w:p>
        </w:tc>
        <w:tc>
          <w:tcPr>
            <w:tcW w:w="3916" w:type="dxa"/>
          </w:tcPr>
          <w:p w14:paraId="1FB6AEC5" w14:textId="7FA47035" w:rsidR="0002637D" w:rsidRDefault="0002637D" w:rsidP="0002637D">
            <w:r>
              <w:rPr>
                <w:noProof/>
              </w:rPr>
              <w:drawing>
                <wp:inline distT="0" distB="0" distL="0" distR="0" wp14:anchorId="62719A7C" wp14:editId="538D02D0">
                  <wp:extent cx="2379735" cy="374904"/>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3069" cy="422691"/>
                          </a:xfrm>
                          <a:prstGeom prst="rect">
                            <a:avLst/>
                          </a:prstGeom>
                        </pic:spPr>
                      </pic:pic>
                    </a:graphicData>
                  </a:graphic>
                </wp:inline>
              </w:drawing>
            </w:r>
          </w:p>
        </w:tc>
      </w:tr>
      <w:tr w:rsidR="00C712D1" w14:paraId="0948DE73" w14:textId="77777777" w:rsidTr="0002637D">
        <w:tc>
          <w:tcPr>
            <w:tcW w:w="3915" w:type="dxa"/>
          </w:tcPr>
          <w:p w14:paraId="5680367E" w14:textId="0E9B7747" w:rsidR="0002637D" w:rsidRDefault="0002637D" w:rsidP="0002637D">
            <w:r>
              <w:t>Sand</w:t>
            </w:r>
          </w:p>
        </w:tc>
        <w:tc>
          <w:tcPr>
            <w:tcW w:w="3916" w:type="dxa"/>
          </w:tcPr>
          <w:p w14:paraId="0FB76275" w14:textId="5BAD0D36" w:rsidR="0002637D" w:rsidRDefault="00C712D1" w:rsidP="0002637D">
            <w:r>
              <w:rPr>
                <w:noProof/>
              </w:rPr>
              <w:drawing>
                <wp:inline distT="0" distB="0" distL="0" distR="0" wp14:anchorId="18E0B3C0" wp14:editId="7B5A04CB">
                  <wp:extent cx="2367915" cy="3566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5724" cy="372852"/>
                          </a:xfrm>
                          <a:prstGeom prst="rect">
                            <a:avLst/>
                          </a:prstGeom>
                        </pic:spPr>
                      </pic:pic>
                    </a:graphicData>
                  </a:graphic>
                </wp:inline>
              </w:drawing>
            </w:r>
          </w:p>
        </w:tc>
      </w:tr>
      <w:tr w:rsidR="00C712D1" w14:paraId="0255E86B" w14:textId="77777777" w:rsidTr="0002637D">
        <w:tc>
          <w:tcPr>
            <w:tcW w:w="3915" w:type="dxa"/>
          </w:tcPr>
          <w:p w14:paraId="4B8AA13E" w14:textId="52D203AD" w:rsidR="0002637D" w:rsidRDefault="0002637D" w:rsidP="0002637D">
            <w:r>
              <w:t>Stone</w:t>
            </w:r>
          </w:p>
        </w:tc>
        <w:tc>
          <w:tcPr>
            <w:tcW w:w="3916" w:type="dxa"/>
          </w:tcPr>
          <w:p w14:paraId="20589B98" w14:textId="2B5AC396" w:rsidR="0002637D" w:rsidRDefault="00C712D1" w:rsidP="0002637D">
            <w:r>
              <w:rPr>
                <w:noProof/>
              </w:rPr>
              <w:drawing>
                <wp:inline distT="0" distB="0" distL="0" distR="0" wp14:anchorId="540E19CC" wp14:editId="7BA2FC9A">
                  <wp:extent cx="2363852" cy="365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2874" cy="377987"/>
                          </a:xfrm>
                          <a:prstGeom prst="rect">
                            <a:avLst/>
                          </a:prstGeom>
                        </pic:spPr>
                      </pic:pic>
                    </a:graphicData>
                  </a:graphic>
                </wp:inline>
              </w:drawing>
            </w:r>
          </w:p>
        </w:tc>
      </w:tr>
      <w:tr w:rsidR="00C712D1" w14:paraId="4EF82BD6" w14:textId="77777777" w:rsidTr="0002637D">
        <w:tc>
          <w:tcPr>
            <w:tcW w:w="3915" w:type="dxa"/>
          </w:tcPr>
          <w:p w14:paraId="28793A99" w14:textId="61BA9227" w:rsidR="0002637D" w:rsidRDefault="0002637D" w:rsidP="0002637D">
            <w:r>
              <w:t>Snow</w:t>
            </w:r>
          </w:p>
        </w:tc>
        <w:tc>
          <w:tcPr>
            <w:tcW w:w="3916" w:type="dxa"/>
          </w:tcPr>
          <w:p w14:paraId="4DC9BA2D" w14:textId="3F81B837" w:rsidR="0002637D" w:rsidRDefault="00C712D1" w:rsidP="0002637D">
            <w:r>
              <w:rPr>
                <w:noProof/>
              </w:rPr>
              <w:drawing>
                <wp:inline distT="0" distB="0" distL="0" distR="0" wp14:anchorId="6E84EE9E" wp14:editId="39914B66">
                  <wp:extent cx="2361987" cy="4114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2553" cy="420289"/>
                          </a:xfrm>
                          <a:prstGeom prst="rect">
                            <a:avLst/>
                          </a:prstGeom>
                        </pic:spPr>
                      </pic:pic>
                    </a:graphicData>
                  </a:graphic>
                </wp:inline>
              </w:drawing>
            </w:r>
          </w:p>
        </w:tc>
      </w:tr>
    </w:tbl>
    <w:p w14:paraId="0CFFAE57" w14:textId="2913F654" w:rsidR="0002637D" w:rsidRPr="005B777A" w:rsidRDefault="00C712D1" w:rsidP="00C712D1">
      <w:pPr>
        <w:pStyle w:val="Caption"/>
        <w:jc w:val="center"/>
      </w:pPr>
      <w:r>
        <w:t xml:space="preserve">Table </w:t>
      </w:r>
      <w:fldSimple w:instr=" STYLEREF 1 \s ">
        <w:r w:rsidR="00FA2090">
          <w:rPr>
            <w:noProof/>
          </w:rPr>
          <w:t>3</w:t>
        </w:r>
      </w:fldSimple>
      <w:r>
        <w:noBreakHyphen/>
      </w:r>
      <w:fldSimple w:instr=" SEQ Table \* ARABIC \s 1 ">
        <w:r w:rsidR="00FA2090">
          <w:rPr>
            <w:noProof/>
          </w:rPr>
          <w:t>2</w:t>
        </w:r>
      </w:fldSimple>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lastRenderedPageBreak/>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although was recorded for future work. This method utilises the mouse drag 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fldSimple w:instr=" STYLEREF 1 \s ">
        <w:r w:rsidR="00FA2090">
          <w:rPr>
            <w:noProof/>
          </w:rPr>
          <w:t>3</w:t>
        </w:r>
      </w:fldSimple>
      <w:r>
        <w:noBreakHyphen/>
      </w:r>
      <w:fldSimple w:instr=" SEQ Figure \* ARABIC \s 1 ">
        <w:r w:rsidR="00FA2090">
          <w:rPr>
            <w:noProof/>
          </w:rPr>
          <w:t>3</w:t>
        </w:r>
      </w:fldSimple>
      <w:r>
        <w:t xml:space="preserve"> Sculpt </w:t>
      </w:r>
      <w:r w:rsidR="006E3BCC">
        <w:t>drag concept</w:t>
      </w:r>
    </w:p>
    <w:p w14:paraId="45CF08BB" w14:textId="77777777" w:rsidR="006E3BCC" w:rsidRPr="006E3BCC" w:rsidRDefault="006E3BCC" w:rsidP="006E3BCC"/>
    <w:p w14:paraId="7CC3CBEA" w14:textId="012D8955" w:rsidR="00B46B1F" w:rsidRDefault="00B46B1F" w:rsidP="00B46B1F">
      <w:pPr>
        <w:pStyle w:val="Heading3"/>
      </w:pPr>
      <w:r>
        <w:lastRenderedPageBreak/>
        <w:t>3.</w:t>
      </w:r>
      <w:r w:rsidR="000C4734">
        <w:t>6</w:t>
      </w:r>
      <w:r>
        <w:t>.3. Benefit to Editor</w:t>
      </w:r>
    </w:p>
    <w:p w14:paraId="4BF4A1DA" w14:textId="28C154A5" w:rsidR="00B46B1F" w:rsidRP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32695244" w14:textId="5121526F" w:rsidR="00ED7E41" w:rsidRDefault="008E4F26" w:rsidP="00ED7E41">
      <w:pPr>
        <w:pStyle w:val="Heading2"/>
      </w:pPr>
      <w:bookmarkStart w:id="24" w:name="_Toc39874953"/>
      <w:r>
        <w:t>3.</w:t>
      </w:r>
      <w:r w:rsidR="000C4734">
        <w:t>7</w:t>
      </w:r>
      <w:r>
        <w:t xml:space="preserve">. Other </w:t>
      </w:r>
      <w:bookmarkEnd w:id="24"/>
      <w:r w:rsidR="00544D63">
        <w:t>Managers</w:t>
      </w:r>
    </w:p>
    <w:p w14:paraId="0664426C" w14:textId="6788AC4B" w:rsidR="00ED7E41" w:rsidRDefault="00ED7E41" w:rsidP="00ED7E41">
      <w:pPr>
        <w:pStyle w:val="Heading3"/>
      </w:pPr>
      <w:r>
        <w:t>3.7.1. Design</w:t>
      </w:r>
    </w:p>
    <w:p w14:paraId="2055DD23" w14:textId="14464930"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 This has reduced the complexity of the tool system, allowing it to focus on declaring input commands and only a few main operations.</w:t>
      </w:r>
    </w:p>
    <w:p w14:paraId="3000ED59" w14:textId="7EAD3C79" w:rsidR="00ED7E41" w:rsidRDefault="00ED7E41" w:rsidP="00ED7E41">
      <w:pPr>
        <w:pStyle w:val="Heading3"/>
      </w:pPr>
      <w:r>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t>
      </w:r>
      <w:r w:rsidR="00F02776">
        <w:t>wo creation functions</w:t>
      </w:r>
      <w:r w:rsidR="00F02776">
        <w:t xml:space="preserve"> allow the system to create either a scene or chunk object from the corresponding database table. These functions return a temporary object with defined values from the appropriate table columns.</w:t>
      </w:r>
      <w:r w:rsidR="00634EDB">
        <w:t xml:space="preserve"> To </w:t>
      </w:r>
      <w:r w:rsidR="00634EDB">
        <w:lastRenderedPageBreak/>
        <w:t>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5C0F7740" w:rsidR="00A66AD6" w:rsidRP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shaders, designed for normal and </w:t>
      </w:r>
      <w:r w:rsidR="00D2617D">
        <w:t>cartoon</w:t>
      </w:r>
      <w:bookmarkStart w:id="25" w:name="_GoBack"/>
      <w:bookmarkEnd w:id="25"/>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77B161FE" w14:textId="0BB8A61F" w:rsidR="00E75A0C" w:rsidRDefault="00ED7E41" w:rsidP="00E75A0C">
      <w:pPr>
        <w:pStyle w:val="Heading3"/>
      </w:pPr>
      <w:r>
        <w:t>3.7.3. Benefit to Editor</w:t>
      </w:r>
    </w:p>
    <w:p w14:paraId="45C99B9C" w14:textId="77777777" w:rsidR="0036308B" w:rsidRPr="0036308B" w:rsidRDefault="0036308B" w:rsidP="0036308B"/>
    <w:tbl>
      <w:tblPr>
        <w:tblStyle w:val="TableGrid"/>
        <w:tblW w:w="0" w:type="auto"/>
        <w:tblLook w:val="04A0" w:firstRow="1" w:lastRow="0" w:firstColumn="1" w:lastColumn="0" w:noHBand="0" w:noVBand="1"/>
      </w:tblPr>
      <w:tblGrid>
        <w:gridCol w:w="1838"/>
        <w:gridCol w:w="2410"/>
        <w:gridCol w:w="3583"/>
      </w:tblGrid>
      <w:tr w:rsidR="00B86B09" w14:paraId="175C20FA" w14:textId="77777777" w:rsidTr="00052E1B">
        <w:tc>
          <w:tcPr>
            <w:tcW w:w="1838" w:type="dxa"/>
            <w:shd w:val="clear" w:color="auto" w:fill="002060"/>
          </w:tcPr>
          <w:p w14:paraId="57E46DB2" w14:textId="77777777" w:rsidR="00B86B09" w:rsidRPr="003D6841" w:rsidRDefault="00B86B09" w:rsidP="00052E1B">
            <w:pPr>
              <w:rPr>
                <w:b/>
                <w:bCs/>
              </w:rPr>
            </w:pPr>
            <w:r w:rsidRPr="003D6841">
              <w:rPr>
                <w:b/>
                <w:bCs/>
              </w:rPr>
              <w:t>Enhancement</w:t>
            </w:r>
          </w:p>
        </w:tc>
        <w:tc>
          <w:tcPr>
            <w:tcW w:w="2410" w:type="dxa"/>
            <w:shd w:val="clear" w:color="auto" w:fill="002060"/>
          </w:tcPr>
          <w:p w14:paraId="71512738" w14:textId="77777777" w:rsidR="00B86B09" w:rsidRPr="003D6841" w:rsidRDefault="00B86B09" w:rsidP="00052E1B">
            <w:pPr>
              <w:rPr>
                <w:b/>
                <w:bCs/>
              </w:rPr>
            </w:pPr>
            <w:r>
              <w:rPr>
                <w:b/>
                <w:bCs/>
              </w:rPr>
              <w:t>Feature</w:t>
            </w:r>
          </w:p>
        </w:tc>
        <w:tc>
          <w:tcPr>
            <w:tcW w:w="3583" w:type="dxa"/>
            <w:shd w:val="clear" w:color="auto" w:fill="002060"/>
          </w:tcPr>
          <w:p w14:paraId="515A7C37" w14:textId="77777777" w:rsidR="00B86B09" w:rsidRPr="003D6841" w:rsidRDefault="00B86B09" w:rsidP="00052E1B">
            <w:pPr>
              <w:rPr>
                <w:b/>
                <w:bCs/>
              </w:rPr>
            </w:pPr>
            <w:r>
              <w:rPr>
                <w:b/>
                <w:bCs/>
              </w:rPr>
              <w:t>Operation</w:t>
            </w:r>
          </w:p>
        </w:tc>
      </w:tr>
      <w:tr w:rsidR="00B86B09" w14:paraId="5C57131F" w14:textId="77777777" w:rsidTr="00052E1B">
        <w:tc>
          <w:tcPr>
            <w:tcW w:w="1838" w:type="dxa"/>
          </w:tcPr>
          <w:p w14:paraId="4469C5E0" w14:textId="77777777" w:rsidR="00B86B09" w:rsidRPr="003D6841" w:rsidRDefault="00B86B09" w:rsidP="00052E1B">
            <w:pPr>
              <w:jc w:val="left"/>
            </w:pPr>
            <w:r>
              <w:t>Usability</w:t>
            </w:r>
          </w:p>
        </w:tc>
        <w:tc>
          <w:tcPr>
            <w:tcW w:w="2410" w:type="dxa"/>
          </w:tcPr>
          <w:p w14:paraId="28D8FEEA" w14:textId="77777777" w:rsidR="00B86B09" w:rsidRPr="003D6841" w:rsidRDefault="00B86B09" w:rsidP="00052E1B">
            <w:pPr>
              <w:jc w:val="left"/>
            </w:pPr>
            <w:r>
              <w:t>Mouse picking</w:t>
            </w:r>
          </w:p>
        </w:tc>
        <w:tc>
          <w:tcPr>
            <w:tcW w:w="3583" w:type="dxa"/>
          </w:tcPr>
          <w:p w14:paraId="27B81700" w14:textId="77777777" w:rsidR="00B86B09" w:rsidRPr="003D6841" w:rsidRDefault="00B86B09" w:rsidP="00052E1B">
            <w:pPr>
              <w:jc w:val="left"/>
            </w:pPr>
            <w:r>
              <w:t>Select single &amp; multiple objects, deselection</w:t>
            </w:r>
          </w:p>
        </w:tc>
      </w:tr>
      <w:tr w:rsidR="00B86B09" w14:paraId="216E5F54" w14:textId="77777777" w:rsidTr="00052E1B">
        <w:tc>
          <w:tcPr>
            <w:tcW w:w="1838" w:type="dxa"/>
          </w:tcPr>
          <w:p w14:paraId="138567FA" w14:textId="77777777" w:rsidR="00B86B09" w:rsidRPr="003D6841" w:rsidRDefault="00B86B09" w:rsidP="00052E1B">
            <w:pPr>
              <w:jc w:val="left"/>
            </w:pPr>
            <w:r>
              <w:t>Usability</w:t>
            </w:r>
          </w:p>
        </w:tc>
        <w:tc>
          <w:tcPr>
            <w:tcW w:w="2410" w:type="dxa"/>
          </w:tcPr>
          <w:p w14:paraId="7FF2A1E1" w14:textId="77777777" w:rsidR="00B86B09" w:rsidRPr="003D6841" w:rsidRDefault="00B86B09" w:rsidP="00052E1B">
            <w:pPr>
              <w:jc w:val="left"/>
            </w:pPr>
            <w:r>
              <w:t>Mouse drag</w:t>
            </w:r>
          </w:p>
        </w:tc>
        <w:tc>
          <w:tcPr>
            <w:tcW w:w="3583" w:type="dxa"/>
          </w:tcPr>
          <w:p w14:paraId="1A39408F" w14:textId="77777777" w:rsidR="00B86B09" w:rsidRPr="003D6841" w:rsidRDefault="00B86B09" w:rsidP="00052E1B">
            <w:pPr>
              <w:jc w:val="left"/>
            </w:pPr>
            <w:r>
              <w:t>Manipulates object transforms</w:t>
            </w:r>
          </w:p>
        </w:tc>
      </w:tr>
      <w:tr w:rsidR="00B86B09" w14:paraId="372D255B" w14:textId="77777777" w:rsidTr="00052E1B">
        <w:tc>
          <w:tcPr>
            <w:tcW w:w="1838" w:type="dxa"/>
          </w:tcPr>
          <w:p w14:paraId="224BE7E5" w14:textId="77777777" w:rsidR="00B86B09" w:rsidRDefault="00B86B09" w:rsidP="00052E1B">
            <w:pPr>
              <w:jc w:val="left"/>
            </w:pPr>
            <w:r>
              <w:t>Usability</w:t>
            </w:r>
          </w:p>
        </w:tc>
        <w:tc>
          <w:tcPr>
            <w:tcW w:w="2410" w:type="dxa"/>
          </w:tcPr>
          <w:p w14:paraId="550BEF84" w14:textId="77777777" w:rsidR="00B86B09" w:rsidRDefault="00B86B09" w:rsidP="00052E1B">
            <w:pPr>
              <w:jc w:val="left"/>
            </w:pPr>
            <w:r>
              <w:t>Camera</w:t>
            </w:r>
          </w:p>
        </w:tc>
        <w:tc>
          <w:tcPr>
            <w:tcW w:w="3583" w:type="dxa"/>
          </w:tcPr>
          <w:p w14:paraId="45F0850D" w14:textId="77777777" w:rsidR="00B86B09" w:rsidRDefault="00B86B09" w:rsidP="00052E1B">
            <w:pPr>
              <w:jc w:val="left"/>
            </w:pPr>
            <w:r>
              <w:t>Arc-ball motion, focus on selected objects</w:t>
            </w:r>
          </w:p>
        </w:tc>
      </w:tr>
      <w:tr w:rsidR="00B86B09" w14:paraId="7E65DFA2" w14:textId="77777777" w:rsidTr="00052E1B">
        <w:tc>
          <w:tcPr>
            <w:tcW w:w="1838" w:type="dxa"/>
          </w:tcPr>
          <w:p w14:paraId="59FEE188" w14:textId="77777777" w:rsidR="00B86B09" w:rsidRDefault="00B86B09" w:rsidP="00052E1B">
            <w:pPr>
              <w:jc w:val="left"/>
            </w:pPr>
            <w:r>
              <w:t>Usability</w:t>
            </w:r>
          </w:p>
        </w:tc>
        <w:tc>
          <w:tcPr>
            <w:tcW w:w="2410" w:type="dxa"/>
          </w:tcPr>
          <w:p w14:paraId="221F1791" w14:textId="77777777" w:rsidR="00B86B09" w:rsidRDefault="00B86B09" w:rsidP="00052E1B">
            <w:pPr>
              <w:jc w:val="left"/>
            </w:pPr>
            <w:r>
              <w:t>Object highlighting</w:t>
            </w:r>
          </w:p>
        </w:tc>
        <w:tc>
          <w:tcPr>
            <w:tcW w:w="3583" w:type="dxa"/>
          </w:tcPr>
          <w:p w14:paraId="1DD7E481" w14:textId="77777777" w:rsidR="00B86B09" w:rsidRDefault="00B86B09" w:rsidP="00052E1B">
            <w:pPr>
              <w:jc w:val="left"/>
            </w:pPr>
            <w:r>
              <w:t>Local axis, bounding box</w:t>
            </w:r>
          </w:p>
        </w:tc>
      </w:tr>
      <w:tr w:rsidR="00B86B09" w14:paraId="2BB60ABE" w14:textId="77777777" w:rsidTr="00052E1B">
        <w:tc>
          <w:tcPr>
            <w:tcW w:w="1838" w:type="dxa"/>
          </w:tcPr>
          <w:p w14:paraId="25414197" w14:textId="77777777" w:rsidR="00B86B09" w:rsidRDefault="00B86B09" w:rsidP="00052E1B">
            <w:pPr>
              <w:jc w:val="left"/>
            </w:pPr>
            <w:r>
              <w:lastRenderedPageBreak/>
              <w:t>Usability</w:t>
            </w:r>
          </w:p>
        </w:tc>
        <w:tc>
          <w:tcPr>
            <w:tcW w:w="2410" w:type="dxa"/>
          </w:tcPr>
          <w:p w14:paraId="537DFB85" w14:textId="77777777" w:rsidR="00B86B09" w:rsidRDefault="00B86B09" w:rsidP="00052E1B">
            <w:pPr>
              <w:jc w:val="left"/>
            </w:pPr>
            <w:r>
              <w:t>Actions</w:t>
            </w:r>
          </w:p>
        </w:tc>
        <w:tc>
          <w:tcPr>
            <w:tcW w:w="3583" w:type="dxa"/>
          </w:tcPr>
          <w:p w14:paraId="232709F7" w14:textId="77777777" w:rsidR="00B86B09" w:rsidRDefault="00B86B09" w:rsidP="00052E1B">
            <w:pPr>
              <w:jc w:val="left"/>
            </w:pPr>
            <w:r>
              <w:t>Undo, Redo, Delete, Save, Save As, Load, Cut, Copy, Paste</w:t>
            </w:r>
          </w:p>
        </w:tc>
      </w:tr>
      <w:tr w:rsidR="00B86B09" w14:paraId="2763D58F" w14:textId="77777777" w:rsidTr="00052E1B">
        <w:tc>
          <w:tcPr>
            <w:tcW w:w="1838" w:type="dxa"/>
          </w:tcPr>
          <w:p w14:paraId="01C6F5D7" w14:textId="77777777" w:rsidR="00B86B09" w:rsidRDefault="00B86B09" w:rsidP="00052E1B">
            <w:pPr>
              <w:jc w:val="left"/>
            </w:pPr>
            <w:r>
              <w:t>World Editing</w:t>
            </w:r>
          </w:p>
        </w:tc>
        <w:tc>
          <w:tcPr>
            <w:tcW w:w="2410" w:type="dxa"/>
          </w:tcPr>
          <w:p w14:paraId="48D1F247" w14:textId="77777777" w:rsidR="00B86B09" w:rsidRDefault="00B86B09" w:rsidP="00052E1B">
            <w:pPr>
              <w:jc w:val="left"/>
            </w:pPr>
            <w:r>
              <w:t>Object inspector</w:t>
            </w:r>
          </w:p>
        </w:tc>
        <w:tc>
          <w:tcPr>
            <w:tcW w:w="3583" w:type="dxa"/>
          </w:tcPr>
          <w:p w14:paraId="394857FA" w14:textId="77777777" w:rsidR="00B86B09" w:rsidRDefault="00B86B09" w:rsidP="00052E1B">
            <w:pPr>
              <w:jc w:val="left"/>
            </w:pPr>
            <w:r>
              <w:t>Allows object selecting, focussing, type changing, value editing, deleting, duplicating, transforming and constraining</w:t>
            </w:r>
          </w:p>
        </w:tc>
      </w:tr>
      <w:tr w:rsidR="00B86B09" w14:paraId="7B0084D0" w14:textId="77777777" w:rsidTr="00052E1B">
        <w:tc>
          <w:tcPr>
            <w:tcW w:w="1838" w:type="dxa"/>
          </w:tcPr>
          <w:p w14:paraId="3C048A38" w14:textId="77777777" w:rsidR="00B86B09" w:rsidRDefault="00B86B09" w:rsidP="00052E1B">
            <w:pPr>
              <w:jc w:val="left"/>
            </w:pPr>
            <w:r>
              <w:t>World Editing</w:t>
            </w:r>
          </w:p>
        </w:tc>
        <w:tc>
          <w:tcPr>
            <w:tcW w:w="2410" w:type="dxa"/>
          </w:tcPr>
          <w:p w14:paraId="153753D3" w14:textId="77777777" w:rsidR="00B86B09" w:rsidRDefault="00B86B09" w:rsidP="00052E1B">
            <w:pPr>
              <w:jc w:val="left"/>
            </w:pPr>
            <w:r>
              <w:t>Light inspector</w:t>
            </w:r>
          </w:p>
        </w:tc>
        <w:tc>
          <w:tcPr>
            <w:tcW w:w="3583" w:type="dxa"/>
          </w:tcPr>
          <w:p w14:paraId="06977217" w14:textId="77777777" w:rsidR="00B86B09" w:rsidRDefault="00B86B09" w:rsidP="00052E1B">
            <w:pPr>
              <w:jc w:val="left"/>
            </w:pPr>
            <w:r>
              <w:t>Allows light selecting, enabling, focussing, type changing, value editing, deleting, translating and constraining</w:t>
            </w:r>
          </w:p>
        </w:tc>
      </w:tr>
      <w:tr w:rsidR="00B86B09" w14:paraId="42B32D64" w14:textId="77777777" w:rsidTr="00052E1B">
        <w:tc>
          <w:tcPr>
            <w:tcW w:w="1838" w:type="dxa"/>
          </w:tcPr>
          <w:p w14:paraId="5DF4230F" w14:textId="77777777" w:rsidR="00B86B09" w:rsidRDefault="00B86B09" w:rsidP="00052E1B">
            <w:pPr>
              <w:jc w:val="left"/>
            </w:pPr>
            <w:r>
              <w:t>World Editing</w:t>
            </w:r>
          </w:p>
        </w:tc>
        <w:tc>
          <w:tcPr>
            <w:tcW w:w="2410" w:type="dxa"/>
          </w:tcPr>
          <w:p w14:paraId="79F1EE42" w14:textId="77777777" w:rsidR="00B86B09" w:rsidRDefault="00B86B09" w:rsidP="00052E1B">
            <w:pPr>
              <w:jc w:val="left"/>
            </w:pPr>
            <w:r>
              <w:t>Spawn inspector</w:t>
            </w:r>
          </w:p>
        </w:tc>
        <w:tc>
          <w:tcPr>
            <w:tcW w:w="3583" w:type="dxa"/>
          </w:tcPr>
          <w:p w14:paraId="514E44D3" w14:textId="77777777" w:rsidR="00B86B09" w:rsidRDefault="00B86B09" w:rsidP="00052E1B">
            <w:pPr>
              <w:jc w:val="left"/>
            </w:pPr>
            <w:r>
              <w:t>Allows type changing, object type selection and placement</w:t>
            </w:r>
          </w:p>
        </w:tc>
      </w:tr>
      <w:tr w:rsidR="00B86B09" w14:paraId="19CF4BDE" w14:textId="77777777" w:rsidTr="00052E1B">
        <w:tc>
          <w:tcPr>
            <w:tcW w:w="1838" w:type="dxa"/>
          </w:tcPr>
          <w:p w14:paraId="6EE12DE4" w14:textId="77777777" w:rsidR="00B86B09" w:rsidRDefault="00B86B09" w:rsidP="00052E1B">
            <w:pPr>
              <w:jc w:val="left"/>
            </w:pPr>
            <w:r>
              <w:t>World Editing</w:t>
            </w:r>
          </w:p>
        </w:tc>
        <w:tc>
          <w:tcPr>
            <w:tcW w:w="2410" w:type="dxa"/>
          </w:tcPr>
          <w:p w14:paraId="4FAA787E" w14:textId="77777777" w:rsidR="00B86B09" w:rsidRDefault="00B86B09" w:rsidP="00052E1B">
            <w:pPr>
              <w:jc w:val="left"/>
            </w:pPr>
            <w:r>
              <w:t>Terrain inspector</w:t>
            </w:r>
          </w:p>
        </w:tc>
        <w:tc>
          <w:tcPr>
            <w:tcW w:w="3583" w:type="dxa"/>
          </w:tcPr>
          <w:p w14:paraId="59DD4C91" w14:textId="34BBE67B" w:rsidR="00B86B09" w:rsidRDefault="00B86B09" w:rsidP="00052E1B">
            <w:pPr>
              <w:jc w:val="left"/>
            </w:pPr>
            <w:r>
              <w:t>Allows terrain selection by inputting row/column or mouse picking, texture changing, sculpt selecting, constraint selecting, scale factor and displays coordinates</w:t>
            </w:r>
          </w:p>
        </w:tc>
      </w:tr>
    </w:tbl>
    <w:p w14:paraId="332AE41C" w14:textId="0F7DC7E3" w:rsidR="00035814" w:rsidRDefault="00035814" w:rsidP="00035814"/>
    <w:p w14:paraId="728D9D6E" w14:textId="77777777" w:rsidR="00C730D9" w:rsidRDefault="00C730D9">
      <w:pPr>
        <w:spacing w:line="240" w:lineRule="auto"/>
        <w:jc w:val="left"/>
        <w:rPr>
          <w:i/>
          <w:iCs/>
        </w:rPr>
      </w:pPr>
      <w:r>
        <w:rPr>
          <w:i/>
          <w:iCs/>
        </w:rPr>
        <w:t>For each feature / system you have added to the tool:</w:t>
      </w:r>
    </w:p>
    <w:p w14:paraId="352CF270" w14:textId="77777777" w:rsidR="00C730D9" w:rsidRDefault="00C730D9" w:rsidP="00C730D9">
      <w:pPr>
        <w:pStyle w:val="ListParagraph"/>
        <w:numPr>
          <w:ilvl w:val="0"/>
          <w:numId w:val="34"/>
        </w:numPr>
        <w:spacing w:line="240" w:lineRule="auto"/>
        <w:jc w:val="left"/>
        <w:rPr>
          <w:i/>
          <w:iCs/>
        </w:rPr>
      </w:pPr>
      <w:r>
        <w:rPr>
          <w:i/>
          <w:iCs/>
        </w:rPr>
        <w:t>Full explanation of what it is, does and designed to do. With reference to why this would be useful in the context of content create for the WOFFC game. Refer to any user experience goals or design intended to be UX friendly or reference systems in other tools (unreal, photoshop etc) that you used as a reference point</w:t>
      </w:r>
    </w:p>
    <w:p w14:paraId="676A0E67" w14:textId="566138E9" w:rsidR="00035814" w:rsidRPr="00C730D9" w:rsidRDefault="00C730D9" w:rsidP="00C730D9">
      <w:pPr>
        <w:pStyle w:val="ListParagraph"/>
        <w:numPr>
          <w:ilvl w:val="0"/>
          <w:numId w:val="34"/>
        </w:numPr>
        <w:spacing w:line="240" w:lineRule="auto"/>
        <w:jc w:val="left"/>
        <w:rPr>
          <w:i/>
          <w:iCs/>
        </w:rPr>
      </w:pPr>
      <w:r>
        <w:rPr>
          <w:i/>
          <w:iCs/>
        </w:rPr>
        <w:t>Technical discussion how you implemented the feature. HOW you did it. Algorithms, coding structure and technical discussion into what you created and the techniques that you used to achieve them.</w:t>
      </w:r>
      <w:r w:rsidR="00035814">
        <w:br w:type="page"/>
      </w:r>
    </w:p>
    <w:p w14:paraId="1B21125F" w14:textId="3A5A8D35" w:rsidR="00035814" w:rsidRDefault="00035814" w:rsidP="00035814">
      <w:pPr>
        <w:pStyle w:val="Heading1"/>
      </w:pPr>
      <w:bookmarkStart w:id="26" w:name="_Toc39874956"/>
      <w:r>
        <w:lastRenderedPageBreak/>
        <w:t>Conclusion</w:t>
      </w:r>
      <w:bookmarkEnd w:id="26"/>
    </w:p>
    <w:p w14:paraId="3EE80D16" w14:textId="674ACEDF" w:rsidR="00035814" w:rsidRDefault="00035814" w:rsidP="00035814"/>
    <w:p w14:paraId="27983266" w14:textId="094F30FC" w:rsidR="006C7794" w:rsidRPr="006C7794" w:rsidRDefault="00C730D9">
      <w:pPr>
        <w:spacing w:line="240" w:lineRule="auto"/>
        <w:jc w:val="left"/>
        <w:rPr>
          <w:i/>
          <w:iCs/>
        </w:rPr>
      </w:pPr>
      <w:r>
        <w:rPr>
          <w:i/>
          <w:iCs/>
        </w:rPr>
        <w:t>Conclusion: provide reflection and critical analysis of your work. What went right, what went wrong and why? What would you do differently next time?</w:t>
      </w:r>
      <w:r w:rsidR="00035814">
        <w:br w:type="page"/>
      </w:r>
    </w:p>
    <w:p w14:paraId="3FCA4292" w14:textId="7FBEC386" w:rsidR="00035814" w:rsidRDefault="00035814" w:rsidP="00035814">
      <w:pPr>
        <w:pStyle w:val="Heading1"/>
      </w:pPr>
      <w:bookmarkStart w:id="27" w:name="_Toc39874957"/>
      <w:r>
        <w:lastRenderedPageBreak/>
        <w:t>References</w:t>
      </w:r>
      <w:bookmarkEnd w:id="27"/>
    </w:p>
    <w:p w14:paraId="6CB2D14F" w14:textId="77777777" w:rsidR="00AC6611" w:rsidRPr="00AC6611" w:rsidRDefault="00AC6611" w:rsidP="00AC6611">
      <w:pPr>
        <w:pStyle w:val="Bibliography"/>
        <w:rPr>
          <w:rFonts w:cs="Arial"/>
        </w:rPr>
      </w:pPr>
      <w:r>
        <w:fldChar w:fldCharType="begin"/>
      </w:r>
      <w:r>
        <w:instrText xml:space="preserve"> ADDIN ZOTERO_BIBL {"uncited":[],"omitted":[],"custom":[]} CSL_BIBLIOGRAPHY </w:instrText>
      </w:r>
      <w:r>
        <w:fldChar w:fldCharType="separate"/>
      </w:r>
      <w:r w:rsidRPr="00AC6611">
        <w:rPr>
          <w:rFonts w:cs="Arial"/>
        </w:rPr>
        <w:t xml:space="preserve">Adobe Inc. (2020) </w:t>
      </w:r>
      <w:r w:rsidRPr="00AC6611">
        <w:rPr>
          <w:rFonts w:cs="Arial"/>
          <w:i/>
          <w:iCs/>
        </w:rPr>
        <w:t>Adobe Photoshop</w:t>
      </w:r>
      <w:r w:rsidRPr="00AC6611">
        <w:rPr>
          <w:rFonts w:cs="Arial"/>
        </w:rPr>
        <w:t>. Adobe.</w:t>
      </w:r>
    </w:p>
    <w:p w14:paraId="2314C4E1" w14:textId="77777777" w:rsidR="00AC6611" w:rsidRPr="00AC6611" w:rsidRDefault="00AC6611" w:rsidP="00AC6611">
      <w:pPr>
        <w:pStyle w:val="Bibliography"/>
        <w:rPr>
          <w:rFonts w:cs="Arial"/>
        </w:rPr>
      </w:pPr>
      <w:r w:rsidRPr="00AC6611">
        <w:rPr>
          <w:rFonts w:cs="Arial"/>
        </w:rPr>
        <w:t>Falconi, R. F. (2010) ‘Usability and game design: Improving the MITAR Game Editor’. Massachusetts Institute of Technology.</w:t>
      </w:r>
    </w:p>
    <w:p w14:paraId="6ED1A4E8" w14:textId="77777777" w:rsidR="00AC6611" w:rsidRPr="00AC6611" w:rsidRDefault="00AC6611" w:rsidP="00AC6611">
      <w:pPr>
        <w:pStyle w:val="Bibliography"/>
        <w:rPr>
          <w:rFonts w:cs="Arial"/>
        </w:rPr>
      </w:pPr>
      <w:r w:rsidRPr="00AC6611">
        <w:rPr>
          <w:rFonts w:cs="Arial"/>
        </w:rPr>
        <w:t xml:space="preserve">Glampert (2017) </w:t>
      </w:r>
      <w:r w:rsidRPr="00AC6611">
        <w:rPr>
          <w:rFonts w:cs="Arial"/>
          <w:i/>
          <w:iCs/>
        </w:rPr>
        <w:t>DebugDraw</w:t>
      </w:r>
      <w:r w:rsidRPr="00AC6611">
        <w:rPr>
          <w:rFonts w:cs="Arial"/>
        </w:rPr>
        <w:t>. Available at: https://github.com/glampert/debug-draw.</w:t>
      </w:r>
    </w:p>
    <w:p w14:paraId="7BB048D2" w14:textId="77777777" w:rsidR="00AC6611" w:rsidRPr="00AC6611" w:rsidRDefault="00AC6611" w:rsidP="00AC6611">
      <w:pPr>
        <w:pStyle w:val="Bibliography"/>
        <w:rPr>
          <w:rFonts w:cs="Arial"/>
        </w:rPr>
      </w:pPr>
      <w:r w:rsidRPr="00AC6611">
        <w:rPr>
          <w:rFonts w:cs="Arial"/>
        </w:rPr>
        <w:t xml:space="preserve">Gothelf, J. (2013) </w:t>
      </w:r>
      <w:r w:rsidRPr="00AC6611">
        <w:rPr>
          <w:rFonts w:cs="Arial"/>
          <w:i/>
          <w:iCs/>
        </w:rPr>
        <w:t>Lean UX: Applying lean principles to improve user experience</w:t>
      </w:r>
      <w:r w:rsidRPr="00AC6611">
        <w:rPr>
          <w:rFonts w:cs="Arial"/>
        </w:rPr>
        <w:t>.  O’Reilly Media, Inc.</w:t>
      </w:r>
    </w:p>
    <w:p w14:paraId="34E699E6" w14:textId="77777777" w:rsidR="00AC6611" w:rsidRPr="00AC6611" w:rsidRDefault="00AC6611" w:rsidP="00AC6611">
      <w:pPr>
        <w:pStyle w:val="Bibliography"/>
        <w:rPr>
          <w:rFonts w:cs="Arial"/>
        </w:rPr>
      </w:pPr>
      <w:r w:rsidRPr="00AC6611">
        <w:rPr>
          <w:rFonts w:cs="Arial"/>
        </w:rPr>
        <w:t>Krogsæter, T. G. (2009) ‘World of Wisdom-World Editor: User-interface for creating game worlds for World of Wisdom’. Institutt for datateknikk og informasjonsvitenskap.</w:t>
      </w:r>
    </w:p>
    <w:p w14:paraId="0DAADEE7" w14:textId="77777777" w:rsidR="00AC6611" w:rsidRPr="00AC6611" w:rsidRDefault="00AC6611" w:rsidP="00AC6611">
      <w:pPr>
        <w:pStyle w:val="Bibliography"/>
        <w:rPr>
          <w:rFonts w:cs="Arial"/>
        </w:rPr>
      </w:pPr>
      <w:r w:rsidRPr="00AC6611">
        <w:rPr>
          <w:rFonts w:cs="Arial"/>
        </w:rPr>
        <w:t xml:space="preserve">Roosendaal, T. (2020) </w:t>
      </w:r>
      <w:r w:rsidRPr="00AC6611">
        <w:rPr>
          <w:rFonts w:cs="Arial"/>
          <w:i/>
          <w:iCs/>
        </w:rPr>
        <w:t>Blender</w:t>
      </w:r>
      <w:r w:rsidRPr="00AC6611">
        <w:rPr>
          <w:rFonts w:cs="Arial"/>
        </w:rPr>
        <w:t>. Blender Foundation. Available at: https://www.blender.org/ (Accessed: 8 May 2020).</w:t>
      </w:r>
    </w:p>
    <w:p w14:paraId="6F360F4B" w14:textId="77777777" w:rsidR="00AC6611" w:rsidRPr="00AC6611" w:rsidRDefault="00AC6611" w:rsidP="00AC6611">
      <w:pPr>
        <w:pStyle w:val="Bibliography"/>
        <w:rPr>
          <w:rFonts w:cs="Arial"/>
        </w:rPr>
      </w:pPr>
      <w:r w:rsidRPr="00AC6611">
        <w:rPr>
          <w:rFonts w:cs="Arial"/>
        </w:rPr>
        <w:t xml:space="preserve">Sweeney, T. (2014) </w:t>
      </w:r>
      <w:r w:rsidRPr="00AC6611">
        <w:rPr>
          <w:rFonts w:cs="Arial"/>
          <w:i/>
          <w:iCs/>
        </w:rPr>
        <w:t>Unreal Engine</w:t>
      </w:r>
      <w:r w:rsidRPr="00AC6611">
        <w:rPr>
          <w:rFonts w:cs="Arial"/>
        </w:rPr>
        <w:t>. Epic Games. Available at: https://www.unrealengine.com/en-US/get-now (Accessed: 8 May 2020).</w:t>
      </w:r>
    </w:p>
    <w:p w14:paraId="464FEAEF" w14:textId="75F24F5E" w:rsidR="00C730D9" w:rsidRPr="00AC6611" w:rsidRDefault="00AC6611" w:rsidP="00C730D9">
      <w:r>
        <w:fldChar w:fldCharType="end"/>
      </w:r>
    </w:p>
    <w:sectPr w:rsidR="00C730D9" w:rsidRPr="00AC6611" w:rsidSect="0053067F">
      <w:headerReference w:type="default" r:id="rId28"/>
      <w:footerReference w:type="default" r:id="rId29"/>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22E35" w14:textId="77777777" w:rsidR="00A62E94" w:rsidRDefault="00A62E94" w:rsidP="0099641F">
      <w:r>
        <w:separator/>
      </w:r>
    </w:p>
  </w:endnote>
  <w:endnote w:type="continuationSeparator" w:id="0">
    <w:p w14:paraId="6D69EA0C" w14:textId="77777777" w:rsidR="00A62E94" w:rsidRDefault="00A62E94"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9D6A88" w:rsidRDefault="009D6A88"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9D6A88" w:rsidRDefault="009D6A88"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9D6A88" w:rsidRDefault="009D6A88"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9D6A88" w:rsidRDefault="009D6A88"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BE039" w14:textId="77777777" w:rsidR="00A62E94" w:rsidRDefault="00A62E94" w:rsidP="0099641F">
      <w:r>
        <w:separator/>
      </w:r>
    </w:p>
  </w:footnote>
  <w:footnote w:type="continuationSeparator" w:id="0">
    <w:p w14:paraId="5AFC2BFC" w14:textId="77777777" w:rsidR="00A62E94" w:rsidRDefault="00A62E94"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9D6A88" w:rsidRDefault="009D6A88"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8"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A546347"/>
    <w:multiLevelType w:val="hybridMultilevel"/>
    <w:tmpl w:val="DAA44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5"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6BF5D21"/>
    <w:multiLevelType w:val="hybridMultilevel"/>
    <w:tmpl w:val="1940F8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4"/>
  </w:num>
  <w:num w:numId="3">
    <w:abstractNumId w:val="14"/>
  </w:num>
  <w:num w:numId="4">
    <w:abstractNumId w:val="13"/>
  </w:num>
  <w:num w:numId="5">
    <w:abstractNumId w:val="18"/>
  </w:num>
  <w:num w:numId="6">
    <w:abstractNumId w:val="20"/>
  </w:num>
  <w:num w:numId="7">
    <w:abstractNumId w:val="23"/>
  </w:num>
  <w:num w:numId="8">
    <w:abstractNumId w:val="34"/>
  </w:num>
  <w:num w:numId="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num>
  <w:num w:numId="11">
    <w:abstractNumId w:val="28"/>
  </w:num>
  <w:num w:numId="12">
    <w:abstractNumId w:val="21"/>
  </w:num>
  <w:num w:numId="13">
    <w:abstractNumId w:val="30"/>
  </w:num>
  <w:num w:numId="14">
    <w:abstractNumId w:val="31"/>
  </w:num>
  <w:num w:numId="15">
    <w:abstractNumId w:val="22"/>
  </w:num>
  <w:num w:numId="16">
    <w:abstractNumId w:val="19"/>
  </w:num>
  <w:num w:numId="17">
    <w:abstractNumId w:val="33"/>
  </w:num>
  <w:num w:numId="18">
    <w:abstractNumId w:val="27"/>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29"/>
  </w:num>
  <w:num w:numId="34">
    <w:abstractNumId w:val="15"/>
  </w:num>
  <w:num w:numId="35">
    <w:abstractNumId w:val="11"/>
  </w:num>
  <w:num w:numId="36">
    <w:abstractNumId w:val="35"/>
  </w:num>
  <w:num w:numId="37">
    <w:abstractNumId w:val="26"/>
  </w:num>
  <w:num w:numId="38">
    <w:abstractNumId w:val="36"/>
  </w:num>
  <w:num w:numId="39">
    <w:abstractNumId w:val="37"/>
  </w:num>
  <w:num w:numId="4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502E1"/>
    <w:rsid w:val="0005081E"/>
    <w:rsid w:val="00050D95"/>
    <w:rsid w:val="00051191"/>
    <w:rsid w:val="00052E1B"/>
    <w:rsid w:val="000543EF"/>
    <w:rsid w:val="0006086A"/>
    <w:rsid w:val="000619CD"/>
    <w:rsid w:val="00062BAD"/>
    <w:rsid w:val="00066781"/>
    <w:rsid w:val="00070FD1"/>
    <w:rsid w:val="00072FA5"/>
    <w:rsid w:val="00081D0D"/>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7248"/>
    <w:rsid w:val="000A76DC"/>
    <w:rsid w:val="000B2A77"/>
    <w:rsid w:val="000B2E14"/>
    <w:rsid w:val="000B366C"/>
    <w:rsid w:val="000B3833"/>
    <w:rsid w:val="000B38C1"/>
    <w:rsid w:val="000C2965"/>
    <w:rsid w:val="000C3790"/>
    <w:rsid w:val="000C4734"/>
    <w:rsid w:val="000C5696"/>
    <w:rsid w:val="000C78E6"/>
    <w:rsid w:val="000D211A"/>
    <w:rsid w:val="000D2E5F"/>
    <w:rsid w:val="000D3046"/>
    <w:rsid w:val="000D369E"/>
    <w:rsid w:val="000D4301"/>
    <w:rsid w:val="000D5D61"/>
    <w:rsid w:val="000D5E31"/>
    <w:rsid w:val="000D6D59"/>
    <w:rsid w:val="000D6E96"/>
    <w:rsid w:val="000D714F"/>
    <w:rsid w:val="000E042E"/>
    <w:rsid w:val="000E0A0D"/>
    <w:rsid w:val="000E11BA"/>
    <w:rsid w:val="000E12B3"/>
    <w:rsid w:val="000E2E84"/>
    <w:rsid w:val="000E4C2B"/>
    <w:rsid w:val="000E4D9D"/>
    <w:rsid w:val="000E6E54"/>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5D1"/>
    <w:rsid w:val="00140DB2"/>
    <w:rsid w:val="0014101F"/>
    <w:rsid w:val="00141F8E"/>
    <w:rsid w:val="00142262"/>
    <w:rsid w:val="00144203"/>
    <w:rsid w:val="001453C7"/>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44EC"/>
    <w:rsid w:val="001B4667"/>
    <w:rsid w:val="001B5B84"/>
    <w:rsid w:val="001B69CC"/>
    <w:rsid w:val="001B7378"/>
    <w:rsid w:val="001B7B1E"/>
    <w:rsid w:val="001B7D45"/>
    <w:rsid w:val="001C0B5B"/>
    <w:rsid w:val="001C37D6"/>
    <w:rsid w:val="001C7EE7"/>
    <w:rsid w:val="001D4778"/>
    <w:rsid w:val="001E04B8"/>
    <w:rsid w:val="001E2A54"/>
    <w:rsid w:val="001E5913"/>
    <w:rsid w:val="001E7D0C"/>
    <w:rsid w:val="001F0920"/>
    <w:rsid w:val="001F178D"/>
    <w:rsid w:val="001F2EB8"/>
    <w:rsid w:val="001F424C"/>
    <w:rsid w:val="001F433A"/>
    <w:rsid w:val="001F4AC0"/>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41B03"/>
    <w:rsid w:val="00241D3C"/>
    <w:rsid w:val="0024356E"/>
    <w:rsid w:val="00250167"/>
    <w:rsid w:val="00256E34"/>
    <w:rsid w:val="002576DE"/>
    <w:rsid w:val="0026022C"/>
    <w:rsid w:val="00260831"/>
    <w:rsid w:val="00261527"/>
    <w:rsid w:val="00261664"/>
    <w:rsid w:val="00263738"/>
    <w:rsid w:val="00263A5B"/>
    <w:rsid w:val="00264A59"/>
    <w:rsid w:val="0026528E"/>
    <w:rsid w:val="00267E18"/>
    <w:rsid w:val="002700FA"/>
    <w:rsid w:val="002704D3"/>
    <w:rsid w:val="002705C4"/>
    <w:rsid w:val="0027172A"/>
    <w:rsid w:val="002720F8"/>
    <w:rsid w:val="0027279F"/>
    <w:rsid w:val="0027412B"/>
    <w:rsid w:val="0027559D"/>
    <w:rsid w:val="00275CB1"/>
    <w:rsid w:val="00276028"/>
    <w:rsid w:val="002778DD"/>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FB7"/>
    <w:rsid w:val="002B423E"/>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36E8"/>
    <w:rsid w:val="002F37B1"/>
    <w:rsid w:val="002F5774"/>
    <w:rsid w:val="002F6047"/>
    <w:rsid w:val="002F7C5C"/>
    <w:rsid w:val="002F7DD4"/>
    <w:rsid w:val="00302AD1"/>
    <w:rsid w:val="003033D8"/>
    <w:rsid w:val="00303DDF"/>
    <w:rsid w:val="00304C36"/>
    <w:rsid w:val="00304D7D"/>
    <w:rsid w:val="00307B4E"/>
    <w:rsid w:val="00310FD9"/>
    <w:rsid w:val="00312857"/>
    <w:rsid w:val="0031307D"/>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5080"/>
    <w:rsid w:val="003F55A3"/>
    <w:rsid w:val="003F7ABA"/>
    <w:rsid w:val="00400313"/>
    <w:rsid w:val="004019B6"/>
    <w:rsid w:val="00401B34"/>
    <w:rsid w:val="00401E6A"/>
    <w:rsid w:val="00402B47"/>
    <w:rsid w:val="00402F98"/>
    <w:rsid w:val="00403EAD"/>
    <w:rsid w:val="004047C1"/>
    <w:rsid w:val="00406BE4"/>
    <w:rsid w:val="00406E1A"/>
    <w:rsid w:val="00406F52"/>
    <w:rsid w:val="00411056"/>
    <w:rsid w:val="00411B2E"/>
    <w:rsid w:val="00412A8F"/>
    <w:rsid w:val="00414DF6"/>
    <w:rsid w:val="004154C4"/>
    <w:rsid w:val="00417022"/>
    <w:rsid w:val="00421E07"/>
    <w:rsid w:val="004237E3"/>
    <w:rsid w:val="00427B85"/>
    <w:rsid w:val="004346D6"/>
    <w:rsid w:val="004356A3"/>
    <w:rsid w:val="0043603B"/>
    <w:rsid w:val="00440FB1"/>
    <w:rsid w:val="00442C5C"/>
    <w:rsid w:val="00443247"/>
    <w:rsid w:val="00444D14"/>
    <w:rsid w:val="004465A7"/>
    <w:rsid w:val="004504A2"/>
    <w:rsid w:val="00452789"/>
    <w:rsid w:val="00455232"/>
    <w:rsid w:val="00455FCE"/>
    <w:rsid w:val="00456AC9"/>
    <w:rsid w:val="00456FEA"/>
    <w:rsid w:val="0045713E"/>
    <w:rsid w:val="004571E4"/>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7C6C"/>
    <w:rsid w:val="004919E3"/>
    <w:rsid w:val="004921C1"/>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36BD"/>
    <w:rsid w:val="005045BE"/>
    <w:rsid w:val="00504CCB"/>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18F6"/>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29"/>
    <w:rsid w:val="00557B62"/>
    <w:rsid w:val="005611A1"/>
    <w:rsid w:val="00561860"/>
    <w:rsid w:val="00561FD5"/>
    <w:rsid w:val="005627C4"/>
    <w:rsid w:val="00565373"/>
    <w:rsid w:val="00566864"/>
    <w:rsid w:val="00567E4C"/>
    <w:rsid w:val="005715A8"/>
    <w:rsid w:val="00572B5B"/>
    <w:rsid w:val="00573F00"/>
    <w:rsid w:val="00574AD1"/>
    <w:rsid w:val="00574E7F"/>
    <w:rsid w:val="0057522C"/>
    <w:rsid w:val="005759FF"/>
    <w:rsid w:val="00577DB8"/>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5E7"/>
    <w:rsid w:val="005A04C2"/>
    <w:rsid w:val="005A0F70"/>
    <w:rsid w:val="005A2118"/>
    <w:rsid w:val="005A29CC"/>
    <w:rsid w:val="005A3A68"/>
    <w:rsid w:val="005A3CF5"/>
    <w:rsid w:val="005A44E7"/>
    <w:rsid w:val="005B0BBC"/>
    <w:rsid w:val="005B12FA"/>
    <w:rsid w:val="005B3B84"/>
    <w:rsid w:val="005B499D"/>
    <w:rsid w:val="005B50C8"/>
    <w:rsid w:val="005B652B"/>
    <w:rsid w:val="005B7060"/>
    <w:rsid w:val="005B777A"/>
    <w:rsid w:val="005C1EDE"/>
    <w:rsid w:val="005C3250"/>
    <w:rsid w:val="005C3514"/>
    <w:rsid w:val="005C3CB6"/>
    <w:rsid w:val="005C52ED"/>
    <w:rsid w:val="005C5696"/>
    <w:rsid w:val="005C5BAF"/>
    <w:rsid w:val="005C5C14"/>
    <w:rsid w:val="005C7A0D"/>
    <w:rsid w:val="005C7CC9"/>
    <w:rsid w:val="005D009E"/>
    <w:rsid w:val="005D2354"/>
    <w:rsid w:val="005D3D21"/>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E59"/>
    <w:rsid w:val="0066273F"/>
    <w:rsid w:val="006630FE"/>
    <w:rsid w:val="00663614"/>
    <w:rsid w:val="0066393C"/>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3C2"/>
    <w:rsid w:val="006E3BCC"/>
    <w:rsid w:val="006E40DE"/>
    <w:rsid w:val="006E5275"/>
    <w:rsid w:val="006E5E50"/>
    <w:rsid w:val="006F06E7"/>
    <w:rsid w:val="006F309C"/>
    <w:rsid w:val="006F5407"/>
    <w:rsid w:val="006F7602"/>
    <w:rsid w:val="006F7BE1"/>
    <w:rsid w:val="00701C48"/>
    <w:rsid w:val="00702451"/>
    <w:rsid w:val="00702D46"/>
    <w:rsid w:val="00702E87"/>
    <w:rsid w:val="007039FF"/>
    <w:rsid w:val="007077E0"/>
    <w:rsid w:val="00711E6D"/>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3B03"/>
    <w:rsid w:val="007351B4"/>
    <w:rsid w:val="00736389"/>
    <w:rsid w:val="007365E6"/>
    <w:rsid w:val="0073713D"/>
    <w:rsid w:val="0073747B"/>
    <w:rsid w:val="0074004D"/>
    <w:rsid w:val="00743033"/>
    <w:rsid w:val="00743387"/>
    <w:rsid w:val="00743CE5"/>
    <w:rsid w:val="00743D6C"/>
    <w:rsid w:val="00743E92"/>
    <w:rsid w:val="007454B9"/>
    <w:rsid w:val="00745B36"/>
    <w:rsid w:val="00746889"/>
    <w:rsid w:val="007479B5"/>
    <w:rsid w:val="0075070A"/>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52F6"/>
    <w:rsid w:val="00766046"/>
    <w:rsid w:val="007664D8"/>
    <w:rsid w:val="007667E8"/>
    <w:rsid w:val="00766823"/>
    <w:rsid w:val="00767F6E"/>
    <w:rsid w:val="00772A35"/>
    <w:rsid w:val="00776415"/>
    <w:rsid w:val="007766CC"/>
    <w:rsid w:val="00780ABA"/>
    <w:rsid w:val="007822C3"/>
    <w:rsid w:val="00782745"/>
    <w:rsid w:val="00783476"/>
    <w:rsid w:val="007834B1"/>
    <w:rsid w:val="00784174"/>
    <w:rsid w:val="00785CF1"/>
    <w:rsid w:val="00786B53"/>
    <w:rsid w:val="00787071"/>
    <w:rsid w:val="007879CF"/>
    <w:rsid w:val="007919A7"/>
    <w:rsid w:val="007919B1"/>
    <w:rsid w:val="007924DC"/>
    <w:rsid w:val="00795DF8"/>
    <w:rsid w:val="00796EB9"/>
    <w:rsid w:val="00797284"/>
    <w:rsid w:val="007A051F"/>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517C5"/>
    <w:rsid w:val="0085208E"/>
    <w:rsid w:val="00852D1F"/>
    <w:rsid w:val="008538FA"/>
    <w:rsid w:val="0085498F"/>
    <w:rsid w:val="00855B1F"/>
    <w:rsid w:val="00855D2D"/>
    <w:rsid w:val="00856DC4"/>
    <w:rsid w:val="00856E79"/>
    <w:rsid w:val="00857EAF"/>
    <w:rsid w:val="00861569"/>
    <w:rsid w:val="00862D00"/>
    <w:rsid w:val="00862D46"/>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902C6"/>
    <w:rsid w:val="008907E6"/>
    <w:rsid w:val="00892353"/>
    <w:rsid w:val="00894DA5"/>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67E2"/>
    <w:rsid w:val="008D07DE"/>
    <w:rsid w:val="008D1EB6"/>
    <w:rsid w:val="008D201E"/>
    <w:rsid w:val="008D57EE"/>
    <w:rsid w:val="008D5F32"/>
    <w:rsid w:val="008D742B"/>
    <w:rsid w:val="008D7EC4"/>
    <w:rsid w:val="008E00B4"/>
    <w:rsid w:val="008E14E4"/>
    <w:rsid w:val="008E3CB4"/>
    <w:rsid w:val="008E4F26"/>
    <w:rsid w:val="008E6DE4"/>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D6E"/>
    <w:rsid w:val="009E2025"/>
    <w:rsid w:val="009E2228"/>
    <w:rsid w:val="009E3C0D"/>
    <w:rsid w:val="009E4647"/>
    <w:rsid w:val="009E59C7"/>
    <w:rsid w:val="009E5EDA"/>
    <w:rsid w:val="009F1E97"/>
    <w:rsid w:val="009F3BB4"/>
    <w:rsid w:val="009F7E28"/>
    <w:rsid w:val="00A05674"/>
    <w:rsid w:val="00A06F3F"/>
    <w:rsid w:val="00A074D5"/>
    <w:rsid w:val="00A10331"/>
    <w:rsid w:val="00A10CA0"/>
    <w:rsid w:val="00A114F0"/>
    <w:rsid w:val="00A13AC9"/>
    <w:rsid w:val="00A15076"/>
    <w:rsid w:val="00A15657"/>
    <w:rsid w:val="00A16F66"/>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2E94"/>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4A62"/>
    <w:rsid w:val="00AE5912"/>
    <w:rsid w:val="00AE5F16"/>
    <w:rsid w:val="00AF09F1"/>
    <w:rsid w:val="00AF1B49"/>
    <w:rsid w:val="00AF1BDD"/>
    <w:rsid w:val="00AF2900"/>
    <w:rsid w:val="00AF2BD9"/>
    <w:rsid w:val="00AF36FE"/>
    <w:rsid w:val="00AF3CD6"/>
    <w:rsid w:val="00AF5701"/>
    <w:rsid w:val="00B003E5"/>
    <w:rsid w:val="00B00DE4"/>
    <w:rsid w:val="00B052F1"/>
    <w:rsid w:val="00B070CE"/>
    <w:rsid w:val="00B0735A"/>
    <w:rsid w:val="00B073A0"/>
    <w:rsid w:val="00B12525"/>
    <w:rsid w:val="00B136EC"/>
    <w:rsid w:val="00B15D3F"/>
    <w:rsid w:val="00B16240"/>
    <w:rsid w:val="00B16F17"/>
    <w:rsid w:val="00B20B3C"/>
    <w:rsid w:val="00B2281C"/>
    <w:rsid w:val="00B23433"/>
    <w:rsid w:val="00B27000"/>
    <w:rsid w:val="00B31CAD"/>
    <w:rsid w:val="00B32822"/>
    <w:rsid w:val="00B34217"/>
    <w:rsid w:val="00B34AB4"/>
    <w:rsid w:val="00B370DD"/>
    <w:rsid w:val="00B4224B"/>
    <w:rsid w:val="00B42C3D"/>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A26"/>
    <w:rsid w:val="00BE50F1"/>
    <w:rsid w:val="00BE5B83"/>
    <w:rsid w:val="00BE74A0"/>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41277"/>
    <w:rsid w:val="00C41589"/>
    <w:rsid w:val="00C41A8D"/>
    <w:rsid w:val="00C42D24"/>
    <w:rsid w:val="00C4363B"/>
    <w:rsid w:val="00C44271"/>
    <w:rsid w:val="00C44453"/>
    <w:rsid w:val="00C4760F"/>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32FAD"/>
    <w:rsid w:val="00D33D2E"/>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87C"/>
    <w:rsid w:val="00D62716"/>
    <w:rsid w:val="00D6303A"/>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4359"/>
    <w:rsid w:val="00DD4C64"/>
    <w:rsid w:val="00DD5F71"/>
    <w:rsid w:val="00DE1326"/>
    <w:rsid w:val="00DE3877"/>
    <w:rsid w:val="00DE3A07"/>
    <w:rsid w:val="00DE553B"/>
    <w:rsid w:val="00DE58B9"/>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A43"/>
    <w:rsid w:val="00E20B38"/>
    <w:rsid w:val="00E20EF3"/>
    <w:rsid w:val="00E3005B"/>
    <w:rsid w:val="00E32079"/>
    <w:rsid w:val="00E32D5B"/>
    <w:rsid w:val="00E33808"/>
    <w:rsid w:val="00E34D54"/>
    <w:rsid w:val="00E35ABA"/>
    <w:rsid w:val="00E3636C"/>
    <w:rsid w:val="00E36D5C"/>
    <w:rsid w:val="00E37CEA"/>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A91"/>
    <w:rsid w:val="00E84ADE"/>
    <w:rsid w:val="00E857C5"/>
    <w:rsid w:val="00E858A2"/>
    <w:rsid w:val="00E85994"/>
    <w:rsid w:val="00E862C1"/>
    <w:rsid w:val="00E86D06"/>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F289E"/>
    <w:rsid w:val="00EF2B23"/>
    <w:rsid w:val="00EF4581"/>
    <w:rsid w:val="00EF5483"/>
    <w:rsid w:val="00EF5EAE"/>
    <w:rsid w:val="00EF6E89"/>
    <w:rsid w:val="00EF7FEC"/>
    <w:rsid w:val="00F02776"/>
    <w:rsid w:val="00F04912"/>
    <w:rsid w:val="00F04D79"/>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C237F"/>
    <w:rsid w:val="00FC2D0F"/>
    <w:rsid w:val="00FC302A"/>
    <w:rsid w:val="00FC3969"/>
    <w:rsid w:val="00FC4474"/>
    <w:rsid w:val="00FC5310"/>
    <w:rsid w:val="00FD01DB"/>
    <w:rsid w:val="00FD1444"/>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cid:121A51C9-BE54-4270-B801-CADC4E609F6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8795035-A49B-4248-A99B-0A1617479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27</Pages>
  <Words>7103</Words>
  <Characters>4049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4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330</cp:revision>
  <cp:lastPrinted>2020-05-09T16:54:00Z</cp:lastPrinted>
  <dcterms:created xsi:type="dcterms:W3CDTF">2020-05-08T13:40:00Z</dcterms:created>
  <dcterms:modified xsi:type="dcterms:W3CDTF">2020-05-09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XqDziayp"/&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